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A63EDE" w14:textId="77777777" w:rsidR="008851F3" w:rsidRDefault="00550B21" w:rsidP="003E3F8F">
      <w:pPr>
        <w:spacing w:line="480" w:lineRule="auto"/>
      </w:pPr>
      <w:r>
        <w:t>Treat-to-target in PsA: methods and necessity</w:t>
      </w:r>
    </w:p>
    <w:p w14:paraId="60C68F82" w14:textId="77777777" w:rsidR="00550B21" w:rsidRDefault="00550B21" w:rsidP="003E3F8F">
      <w:pPr>
        <w:spacing w:line="480" w:lineRule="auto"/>
      </w:pPr>
      <w:r>
        <w:t>Invited review for RMD Open</w:t>
      </w:r>
    </w:p>
    <w:p w14:paraId="067B2AA3" w14:textId="77777777" w:rsidR="00550B21" w:rsidRPr="00330AD6" w:rsidRDefault="00550B21" w:rsidP="003E3F8F">
      <w:pPr>
        <w:spacing w:line="480" w:lineRule="auto"/>
      </w:pPr>
    </w:p>
    <w:p w14:paraId="54E3546E" w14:textId="77777777" w:rsidR="00550B21" w:rsidRDefault="00550B21" w:rsidP="003E3F8F">
      <w:pPr>
        <w:spacing w:line="480" w:lineRule="auto"/>
      </w:pPr>
      <w:r w:rsidRPr="00330AD6">
        <w:t>Emma Dures, Department of Nursing and Midwifery, University of the West of England and Academic Rheumatology, Bristol Royal Infirmary</w:t>
      </w:r>
    </w:p>
    <w:p w14:paraId="0894940E" w14:textId="77777777" w:rsidR="002C6CDF" w:rsidRPr="00330AD6" w:rsidRDefault="002C6CDF" w:rsidP="003E3F8F">
      <w:pPr>
        <w:spacing w:line="480" w:lineRule="auto"/>
      </w:pPr>
      <w:r w:rsidRPr="00330AD6">
        <w:t>Sasha Shepperd</w:t>
      </w:r>
      <w:r>
        <w:t xml:space="preserve">, Nuffield Department of Population Health, University of Oxford </w:t>
      </w:r>
    </w:p>
    <w:p w14:paraId="302ADAED" w14:textId="047AE291" w:rsidR="00285B23" w:rsidRPr="00330AD6" w:rsidRDefault="00285B23" w:rsidP="003E3F8F">
      <w:pPr>
        <w:spacing w:line="480" w:lineRule="auto"/>
      </w:pPr>
      <w:r>
        <w:t>Sandeep Mukherjee</w:t>
      </w:r>
      <w:r w:rsidR="00A31E7F">
        <w:t>, MBBS, MRCP (Rheum), MA (Med Ed), FRCP. Department of Rheumatology, The Royal Bournemouth and Christchurch Hospitals NHS Foundation Trust</w:t>
      </w:r>
    </w:p>
    <w:p w14:paraId="771D7D34" w14:textId="7B20348B" w:rsidR="00550B21" w:rsidRPr="00330AD6" w:rsidRDefault="00550B21" w:rsidP="003E3F8F">
      <w:pPr>
        <w:spacing w:line="480" w:lineRule="auto"/>
      </w:pPr>
      <w:r w:rsidRPr="00330AD6">
        <w:t>Jo Robson</w:t>
      </w:r>
      <w:r w:rsidR="00170A92">
        <w:t xml:space="preserve">, MRCP, PhD. Health and Applied Sciences, </w:t>
      </w:r>
      <w:r w:rsidR="00170A92" w:rsidRPr="00330AD6">
        <w:t>University of the West of England and Academic Rheumatology, Bristol Royal Infirmary</w:t>
      </w:r>
    </w:p>
    <w:p w14:paraId="41591C31" w14:textId="7A932C87" w:rsidR="00550B21" w:rsidRPr="00330AD6" w:rsidRDefault="00550B21" w:rsidP="003E3F8F">
      <w:pPr>
        <w:spacing w:line="480" w:lineRule="auto"/>
      </w:pPr>
      <w:r w:rsidRPr="00330AD6">
        <w:t>Ivo Vlaev</w:t>
      </w:r>
      <w:r w:rsidR="00CE5D86">
        <w:t>, DPhil. Warwick Business School, University of Warwick, Warwick, UK</w:t>
      </w:r>
    </w:p>
    <w:p w14:paraId="129B57A6" w14:textId="134879EA" w:rsidR="00550B21" w:rsidRPr="00330AD6" w:rsidRDefault="00550B21" w:rsidP="003E3F8F">
      <w:pPr>
        <w:spacing w:line="480" w:lineRule="auto"/>
      </w:pPr>
      <w:r w:rsidRPr="00330AD6">
        <w:t>Nicola Walsh</w:t>
      </w:r>
      <w:r w:rsidR="00711AE9">
        <w:t>, PhD MCSP. Centre for Health and Clinical Research, University of the West of England, Bristol.</w:t>
      </w:r>
    </w:p>
    <w:p w14:paraId="6C7E3898" w14:textId="77777777" w:rsidR="00550B21" w:rsidRPr="00330AD6" w:rsidRDefault="00550B21" w:rsidP="003E3F8F">
      <w:pPr>
        <w:spacing w:line="480" w:lineRule="auto"/>
      </w:pPr>
      <w:r w:rsidRPr="00330AD6">
        <w:t>Laura C Coates, MBChB, PhD.  Nuffield Department of Orthopaedics, Rheumatology and Musculoskeletal Sciences (NDORMS), University of Oxford.</w:t>
      </w:r>
    </w:p>
    <w:p w14:paraId="414E0F63" w14:textId="77777777" w:rsidR="00550B21" w:rsidRPr="00330AD6" w:rsidRDefault="00550B21" w:rsidP="003E3F8F">
      <w:pPr>
        <w:spacing w:line="480" w:lineRule="auto"/>
      </w:pPr>
    </w:p>
    <w:p w14:paraId="6AB11FA8" w14:textId="77777777" w:rsidR="00550B21" w:rsidRPr="00330AD6" w:rsidRDefault="00550B21" w:rsidP="003E3F8F">
      <w:pPr>
        <w:spacing w:line="480" w:lineRule="auto"/>
      </w:pPr>
      <w:r w:rsidRPr="00330AD6">
        <w:t>Corresponding author</w:t>
      </w:r>
    </w:p>
    <w:p w14:paraId="28184FF1" w14:textId="77777777" w:rsidR="00550B21" w:rsidRPr="00330AD6" w:rsidRDefault="00550B21" w:rsidP="003E3F8F">
      <w:pPr>
        <w:spacing w:line="480" w:lineRule="auto"/>
      </w:pPr>
      <w:r w:rsidRPr="00330AD6">
        <w:t>Laura Coates</w:t>
      </w:r>
    </w:p>
    <w:p w14:paraId="47BF9735" w14:textId="77777777" w:rsidR="00550B21" w:rsidRPr="00330AD6" w:rsidRDefault="00550B21" w:rsidP="003E3F8F">
      <w:pPr>
        <w:spacing w:line="480" w:lineRule="auto"/>
      </w:pPr>
      <w:r w:rsidRPr="00330AD6">
        <w:t>Botnar Research Centre</w:t>
      </w:r>
    </w:p>
    <w:p w14:paraId="1C18B11C" w14:textId="77777777" w:rsidR="00550B21" w:rsidRPr="00330AD6" w:rsidRDefault="00550B21" w:rsidP="003E3F8F">
      <w:pPr>
        <w:spacing w:line="480" w:lineRule="auto"/>
      </w:pPr>
      <w:r w:rsidRPr="00330AD6">
        <w:t>Windmill Road</w:t>
      </w:r>
    </w:p>
    <w:p w14:paraId="7A4F4560" w14:textId="77777777" w:rsidR="00550B21" w:rsidRPr="00330AD6" w:rsidRDefault="00550B21" w:rsidP="003E3F8F">
      <w:pPr>
        <w:spacing w:line="480" w:lineRule="auto"/>
      </w:pPr>
      <w:r w:rsidRPr="00330AD6">
        <w:t>Oxford</w:t>
      </w:r>
    </w:p>
    <w:p w14:paraId="4E257BA5" w14:textId="77777777" w:rsidR="00550B21" w:rsidRPr="00330AD6" w:rsidRDefault="00550B21" w:rsidP="003E3F8F">
      <w:pPr>
        <w:spacing w:line="480" w:lineRule="auto"/>
      </w:pPr>
      <w:r w:rsidRPr="00330AD6">
        <w:lastRenderedPageBreak/>
        <w:t>OX3 7LD</w:t>
      </w:r>
    </w:p>
    <w:p w14:paraId="0F0547E1" w14:textId="77777777" w:rsidR="00550B21" w:rsidRPr="00330AD6" w:rsidRDefault="00550B21" w:rsidP="003E3F8F">
      <w:pPr>
        <w:spacing w:line="480" w:lineRule="auto"/>
      </w:pPr>
      <w:r w:rsidRPr="00330AD6">
        <w:t xml:space="preserve">Email: </w:t>
      </w:r>
      <w:hyperlink r:id="rId7" w:history="1">
        <w:r w:rsidRPr="00330AD6">
          <w:rPr>
            <w:rStyle w:val="Hyperlink"/>
          </w:rPr>
          <w:t>laura.coates@ndorms.ox.ac.uk</w:t>
        </w:r>
      </w:hyperlink>
      <w:r w:rsidRPr="00330AD6">
        <w:t xml:space="preserve"> </w:t>
      </w:r>
    </w:p>
    <w:p w14:paraId="58A33B88" w14:textId="77777777" w:rsidR="00550B21" w:rsidRPr="00330AD6" w:rsidRDefault="00550B21" w:rsidP="003E3F8F">
      <w:pPr>
        <w:spacing w:line="480" w:lineRule="auto"/>
      </w:pPr>
      <w:r w:rsidRPr="00330AD6">
        <w:t>Telephone: +441865737838</w:t>
      </w:r>
    </w:p>
    <w:p w14:paraId="092FC479" w14:textId="02253107" w:rsidR="00550B21" w:rsidRPr="00330AD6" w:rsidRDefault="000F2165" w:rsidP="003E3F8F">
      <w:pPr>
        <w:spacing w:line="480" w:lineRule="auto"/>
      </w:pPr>
      <w:r>
        <w:t>Word count 2323/3000</w:t>
      </w:r>
    </w:p>
    <w:p w14:paraId="5B2DD2A5" w14:textId="29BEAFF2" w:rsidR="009D6BB7" w:rsidRDefault="009D6BB7" w:rsidP="003E3F8F">
      <w:pPr>
        <w:spacing w:line="480" w:lineRule="auto"/>
      </w:pPr>
      <w:r>
        <w:t>Competing interests: The authors declare that they have no conflicts of interest associated with this paper.</w:t>
      </w:r>
    </w:p>
    <w:p w14:paraId="24005AD5" w14:textId="407F8B3C" w:rsidR="009D6BB7" w:rsidRDefault="009D6BB7" w:rsidP="003E3F8F">
      <w:pPr>
        <w:spacing w:line="480" w:lineRule="auto"/>
      </w:pPr>
      <w:proofErr w:type="spellStart"/>
      <w:r>
        <w:t>Contributorship</w:t>
      </w:r>
      <w:proofErr w:type="spellEnd"/>
      <w:r>
        <w:t>: LC and SS wrote the first draft of the paper.  All authors revised the paper and approved it prior to submission</w:t>
      </w:r>
    </w:p>
    <w:p w14:paraId="0891174C" w14:textId="07F6D970" w:rsidR="00550B21" w:rsidRPr="00330AD6" w:rsidRDefault="00550B21" w:rsidP="003E3F8F">
      <w:pPr>
        <w:spacing w:line="480" w:lineRule="auto"/>
      </w:pPr>
      <w:r w:rsidRPr="00330AD6">
        <w:t>Acknowledgements</w:t>
      </w:r>
    </w:p>
    <w:p w14:paraId="41378112" w14:textId="77777777" w:rsidR="00550B21" w:rsidRPr="00330AD6" w:rsidRDefault="00550B21" w:rsidP="003E3F8F">
      <w:pPr>
        <w:spacing w:line="480" w:lineRule="auto"/>
      </w:pPr>
      <w:r w:rsidRPr="00330AD6">
        <w:t>Laura C Coates is funded by a National Institute for Health Research Clinician Scientist award.  The research was supported by the National Institute for Health Research (NIHR) Oxford Biomedical Research Centre (BRC). The views expressed are those of the author(s) and not necessarily those of the NHS, the NIHR or the Department of Health.</w:t>
      </w:r>
    </w:p>
    <w:p w14:paraId="095F6DCD" w14:textId="77777777" w:rsidR="00550B21" w:rsidRPr="00330AD6" w:rsidRDefault="00550B21" w:rsidP="003E3F8F">
      <w:pPr>
        <w:spacing w:line="480" w:lineRule="auto"/>
      </w:pPr>
      <w:r w:rsidRPr="00330AD6">
        <w:br w:type="page"/>
      </w:r>
    </w:p>
    <w:p w14:paraId="37A2917B" w14:textId="77777777" w:rsidR="002C6CDF" w:rsidRDefault="002C6CDF" w:rsidP="003E3F8F">
      <w:pPr>
        <w:spacing w:line="480" w:lineRule="auto"/>
        <w:rPr>
          <w:b/>
        </w:rPr>
      </w:pPr>
      <w:r>
        <w:rPr>
          <w:b/>
        </w:rPr>
        <w:lastRenderedPageBreak/>
        <w:t>Abstract</w:t>
      </w:r>
    </w:p>
    <w:p w14:paraId="0275AB78" w14:textId="1B071385" w:rsidR="006250EB" w:rsidRDefault="00997969" w:rsidP="003E3F8F">
      <w:pPr>
        <w:spacing w:line="480" w:lineRule="auto"/>
      </w:pPr>
      <w:r>
        <w:t>With increasing recognition of the high burden and impact of psoriatic arthritis</w:t>
      </w:r>
      <w:r w:rsidR="003549CB">
        <w:t xml:space="preserve"> (PsA)</w:t>
      </w:r>
      <w:r>
        <w:t xml:space="preserve"> </w:t>
      </w:r>
      <w:r w:rsidR="003549CB">
        <w:t>and the growing number of therapeutic options, there has been an intensifying focus on treatment strategy</w:t>
      </w:r>
      <w:r>
        <w:t xml:space="preserve"> </w:t>
      </w:r>
      <w:r w:rsidR="003549CB">
        <w:t xml:space="preserve">in recent years.  </w:t>
      </w:r>
      <w:r w:rsidR="00CC3100">
        <w:t>In 2015, t</w:t>
      </w:r>
      <w:r w:rsidR="003549CB">
        <w:t xml:space="preserve">he Tight Control of PsA (TICOPA) study </w:t>
      </w:r>
      <w:r w:rsidR="00CC3100">
        <w:t xml:space="preserve">confirmed the clinical benefit of using a treat-to-target approach in </w:t>
      </w:r>
      <w:proofErr w:type="spellStart"/>
      <w:r w:rsidR="00CC3100">
        <w:t>PsA</w:t>
      </w:r>
      <w:r w:rsidR="003549CB">
        <w:t>.</w:t>
      </w:r>
      <w:proofErr w:type="spellEnd"/>
      <w:r w:rsidR="003549CB">
        <w:t xml:space="preserve">  </w:t>
      </w:r>
      <w:r w:rsidR="006250EB">
        <w:t>This randomised controlled trial found benefits in both arthritis and psoriasis disease activity as well as lower disease impact reported by patients</w:t>
      </w:r>
      <w:r w:rsidR="00BD427D">
        <w:t xml:space="preserve"> </w:t>
      </w:r>
      <w:proofErr w:type="spellStart"/>
      <w:r w:rsidR="00BD427D">
        <w:t>although</w:t>
      </w:r>
      <w:r w:rsidR="00173E7D">
        <w:t>participants</w:t>
      </w:r>
      <w:proofErr w:type="spellEnd"/>
      <w:r w:rsidR="00173E7D">
        <w:t xml:space="preserve"> allocated to tight control experienced a higher rate of serious adverse events</w:t>
      </w:r>
      <w:r w:rsidR="00BD427D">
        <w:t>.</w:t>
      </w:r>
    </w:p>
    <w:p w14:paraId="495AD636" w14:textId="09922083" w:rsidR="002C6CDF" w:rsidRPr="00441D73" w:rsidRDefault="006250EB" w:rsidP="003E3F8F">
      <w:pPr>
        <w:spacing w:line="480" w:lineRule="auto"/>
        <w:rPr>
          <w:b/>
        </w:rPr>
      </w:pPr>
      <w:r>
        <w:t xml:space="preserve">European and International recommendations support the use of a treat-to-target approach in PsA and have offered </w:t>
      </w:r>
      <w:r w:rsidR="0053694F">
        <w:t xml:space="preserve">specific advice on how to do </w:t>
      </w:r>
      <w:proofErr w:type="gramStart"/>
      <w:r w:rsidR="0053694F">
        <w:t>this using outcomes</w:t>
      </w:r>
      <w:proofErr w:type="gramEnd"/>
      <w:r w:rsidR="0053694F">
        <w:t xml:space="preserve"> such as the minimal disease activity (MDA) criteria.  </w:t>
      </w:r>
      <w:proofErr w:type="gramStart"/>
      <w:r w:rsidR="0053694F">
        <w:t>However</w:t>
      </w:r>
      <w:proofErr w:type="gramEnd"/>
      <w:r w:rsidR="0053694F">
        <w:t xml:space="preserve"> implementation of this approach in routine practice is low with real world data highlighting under-treatment as a result. Recent qualitative work with physicians in the UK has helped researchers to understand the barriers to implementation of treat-to-target in </w:t>
      </w:r>
      <w:proofErr w:type="spellStart"/>
      <w:r w:rsidR="0053694F">
        <w:t>PsA.</w:t>
      </w:r>
      <w:proofErr w:type="spellEnd"/>
      <w:r w:rsidR="0053694F">
        <w:t xml:space="preserve"> We now need to address these barriers, provide education and support to non-specialist clinicians in routine practice and aid the translation of optimal care to the clinic. </w:t>
      </w:r>
      <w:r w:rsidR="002C6CDF" w:rsidRPr="00441D73">
        <w:rPr>
          <w:b/>
        </w:rPr>
        <w:br w:type="page"/>
      </w:r>
    </w:p>
    <w:p w14:paraId="2D041848" w14:textId="2F2F6C4F" w:rsidR="00550B21" w:rsidRPr="002A4144" w:rsidRDefault="00EF5D92" w:rsidP="003E3F8F">
      <w:pPr>
        <w:spacing w:line="480" w:lineRule="auto"/>
        <w:rPr>
          <w:b/>
        </w:rPr>
      </w:pPr>
      <w:r>
        <w:rPr>
          <w:b/>
        </w:rPr>
        <w:lastRenderedPageBreak/>
        <w:t>Treating to target in PsA</w:t>
      </w:r>
    </w:p>
    <w:p w14:paraId="11244E96" w14:textId="36E961DD" w:rsidR="0077074F" w:rsidRPr="00330AD6" w:rsidRDefault="0077074F" w:rsidP="003E3F8F">
      <w:pPr>
        <w:spacing w:line="480" w:lineRule="auto"/>
      </w:pPr>
      <w:r w:rsidRPr="00330AD6">
        <w:t xml:space="preserve">Psoriatic arthritis (PsA) is a form of inflammatory arthritis affecting up to 30% of those with psoriasis.  It is the second commonest form of inflammatory arthritis presenting to early arthritis clinics and accounts for around 20% of referrals.  It has a </w:t>
      </w:r>
      <w:r w:rsidR="00711AE9">
        <w:t>considerable</w:t>
      </w:r>
      <w:r w:rsidRPr="00330AD6">
        <w:t xml:space="preserve"> impact on patients</w:t>
      </w:r>
      <w:r w:rsidR="00067D8A">
        <w:t>’</w:t>
      </w:r>
      <w:r w:rsidRPr="00330AD6">
        <w:t xml:space="preserve"> functional </w:t>
      </w:r>
      <w:r w:rsidR="00506E8E">
        <w:t xml:space="preserve">capacity </w:t>
      </w:r>
      <w:r w:rsidRPr="00330AD6">
        <w:t>and quality of life</w:t>
      </w:r>
      <w:r w:rsidR="00506E8E">
        <w:t>,</w:t>
      </w:r>
      <w:r w:rsidRPr="00330AD6">
        <w:t xml:space="preserve"> </w:t>
      </w:r>
      <w:r w:rsidRPr="00330AD6">
        <w:fldChar w:fldCharType="begin"/>
      </w:r>
      <w:r w:rsidR="009D6BB7">
        <w:instrText xml:space="preserve"> ADDIN EN.CITE &lt;EndNote&gt;&lt;Cite&gt;&lt;Author&gt;Sokoll&lt;/Author&gt;&lt;Year&gt;2001&lt;/Year&gt;&lt;RecNum&gt;28&lt;/RecNum&gt;&lt;DisplayText&gt;&lt;style face="superscript"&gt;1&lt;/style&gt;&lt;/DisplayText&gt;&lt;record&gt;&lt;rec-number&gt;28&lt;/rec-number&gt;&lt;foreign-keys&gt;&lt;key app="EN" db-id="rz9r5999fpzt9peptdrpffpuxaftd0prvfrr" timestamp="0"&gt;28&lt;/key&gt;&lt;/foreign-keys&gt;&lt;ref-type name="Journal Article"&gt;17&lt;/ref-type&gt;&lt;contributors&gt;&lt;authors&gt;&lt;author&gt;Sokoll, K. B.&lt;/author&gt;&lt;author&gt;Helliwell, P. S.&lt;/author&gt;&lt;/authors&gt;&lt;/contributors&gt;&lt;titles&gt;&lt;title&gt;Comparison of Disability and Quality of Life in Rheumatoid and Psoriatic Arthritis&lt;/title&gt;&lt;secondary-title&gt;Journal of Rheumatology&lt;/secondary-title&gt;&lt;/titles&gt;&lt;periodical&gt;&lt;full-title&gt;Journal of Rheumatology&lt;/full-title&gt;&lt;abbr-1&gt;J Rheumatol&lt;/abbr-1&gt;&lt;/periodical&gt;&lt;pages&gt;1842-1846&lt;/pages&gt;&lt;volume&gt;28&lt;/volume&gt;&lt;number&gt;8&lt;/number&gt;&lt;dates&gt;&lt;year&gt;2001&lt;/year&gt;&lt;/dates&gt;&lt;urls&gt;&lt;/urls&gt;&lt;/record&gt;&lt;/Cite&gt;&lt;/EndNote&gt;</w:instrText>
      </w:r>
      <w:r w:rsidRPr="00330AD6">
        <w:fldChar w:fldCharType="separate"/>
      </w:r>
      <w:r w:rsidR="009D6BB7" w:rsidRPr="009D6BB7">
        <w:rPr>
          <w:noProof/>
          <w:vertAlign w:val="superscript"/>
        </w:rPr>
        <w:t>1</w:t>
      </w:r>
      <w:r w:rsidRPr="00330AD6">
        <w:fldChar w:fldCharType="end"/>
      </w:r>
      <w:r w:rsidRPr="00330AD6">
        <w:t xml:space="preserve"> </w:t>
      </w:r>
      <w:r w:rsidR="00067D8A">
        <w:t>with</w:t>
      </w:r>
      <w:r w:rsidR="00067D8A" w:rsidRPr="00330AD6">
        <w:t xml:space="preserve"> </w:t>
      </w:r>
      <w:r w:rsidRPr="00330AD6">
        <w:t xml:space="preserve">two-thirds of </w:t>
      </w:r>
      <w:r w:rsidR="00067D8A">
        <w:t>those affected</w:t>
      </w:r>
      <w:r w:rsidRPr="00330AD6">
        <w:t xml:space="preserve"> suffering progressive joint damage with associated disability</w:t>
      </w:r>
      <w:r w:rsidRPr="00330AD6">
        <w:fldChar w:fldCharType="begin">
          <w:fldData xml:space="preserve">PEVuZE5vdGU+PENpdGU+PEF1dGhvcj5LYW5lPC9BdXRob3I+PFllYXI+MjAwMzwvWWVhcj48UmVj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</w:fldData>
        </w:fldChar>
      </w:r>
      <w:r w:rsidR="009D6BB7">
        <w:instrText xml:space="preserve"> ADDIN EN.CITE </w:instrText>
      </w:r>
      <w:r w:rsidR="009D6BB7">
        <w:fldChar w:fldCharType="begin">
          <w:fldData xml:space="preserve">PEVuZE5vdGU+PENpdGU+PEF1dGhvcj5LYW5lPC9BdXRob3I+PFllYXI+MjAwMzwvWWVhcj48UmVj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</w:fldData>
        </w:fldChar>
      </w:r>
      <w:r w:rsidR="009D6BB7">
        <w:instrText xml:space="preserve"> ADDIN EN.CITE.DATA </w:instrText>
      </w:r>
      <w:r w:rsidR="009D6BB7">
        <w:fldChar w:fldCharType="end"/>
      </w:r>
      <w:r w:rsidRPr="00330AD6">
        <w:fldChar w:fldCharType="separate"/>
      </w:r>
      <w:r w:rsidR="009D6BB7" w:rsidRPr="009D6BB7">
        <w:rPr>
          <w:noProof/>
          <w:vertAlign w:val="superscript"/>
        </w:rPr>
        <w:t>2 3</w:t>
      </w:r>
      <w:r w:rsidRPr="00330AD6">
        <w:fldChar w:fldCharType="end"/>
      </w:r>
      <w:r w:rsidRPr="00330AD6">
        <w:t xml:space="preserve">.    PsA is </w:t>
      </w:r>
      <w:r w:rsidR="00506E8E">
        <w:t xml:space="preserve">also </w:t>
      </w:r>
      <w:r w:rsidRPr="00330AD6">
        <w:t>associated with a reduced life expectancy</w:t>
      </w:r>
      <w:r w:rsidRPr="00330AD6">
        <w:fldChar w:fldCharType="begin"/>
      </w:r>
      <w:r w:rsidR="009D6BB7">
        <w:instrText xml:space="preserve"> ADDIN EN.CITE &lt;EndNote&gt;&lt;Cite&gt;&lt;Author&gt;Gladman&lt;/Author&gt;&lt;Year&gt;1998&lt;/Year&gt;&lt;RecNum&gt;11&lt;/RecNum&gt;&lt;DisplayText&gt;&lt;style face="superscript"&gt;4&lt;/style&gt;&lt;/DisplayText&gt;&lt;record&gt;&lt;rec-number&gt;11&lt;/rec-number&gt;&lt;foreign-keys&gt;&lt;key app="EN" db-id="rz9r5999fpzt9peptdrpffpuxaftd0prvfrr" timestamp="0"&gt;11&lt;/key&gt;&lt;/foreign-keys&gt;&lt;ref-type name="Journal Article"&gt;17&lt;/ref-type&gt;&lt;contributors&gt;&lt;authors&gt;&lt;author&gt;Gladman, D. D.&lt;/author&gt;&lt;author&gt;Farewell, V. T.&lt;/author&gt;&lt;author&gt;Wong, K.&lt;/author&gt;&lt;author&gt;Husted, J.&lt;/author&gt;&lt;/authors&gt;&lt;/contributors&gt;&lt;auth-address&gt;University of Toronto, and The Toronto Hospital, Ontario, Canada.&lt;/auth-address&gt;&lt;titles&gt;&lt;title&gt;Mortality studies in psoriatic arthritis: results from a single outpatient center. II. Prognostic indicators for death&lt;/title&gt;&lt;secondary-title&gt;Arthritis &amp;amp; Rheumatism&lt;/secondary-title&gt;&lt;/titles&gt;&lt;periodical&gt;&lt;full-title&gt;Arthritis &amp;amp; Rheumatism&lt;/full-title&gt;&lt;abbr-1&gt;Arthritis Rheum&lt;/abbr-1&gt;&lt;/periodical&gt;&lt;pages&gt;1103-10&lt;/pages&gt;&lt;volume&gt;41&lt;/volume&gt;&lt;number&gt;6&lt;/number&gt;&lt;dates&gt;&lt;year&gt;1998&lt;/year&gt;&lt;pub-dates&gt;&lt;date&gt;Jun&lt;/date&gt;&lt;/pub-dates&gt;&lt;/dates&gt;&lt;accession-num&gt;9627021&lt;/accession-num&gt;&lt;urls&gt;&lt;/urls&gt;&lt;/record&gt;&lt;/Cite&gt;&lt;/EndNote&gt;</w:instrText>
      </w:r>
      <w:r w:rsidRPr="00330AD6">
        <w:fldChar w:fldCharType="separate"/>
      </w:r>
      <w:r w:rsidR="009D6BB7" w:rsidRPr="009D6BB7">
        <w:rPr>
          <w:noProof/>
          <w:vertAlign w:val="superscript"/>
        </w:rPr>
        <w:t>4</w:t>
      </w:r>
      <w:r w:rsidRPr="00330AD6">
        <w:fldChar w:fldCharType="end"/>
      </w:r>
      <w:r w:rsidRPr="00330AD6">
        <w:t xml:space="preserve"> </w:t>
      </w:r>
      <w:r w:rsidR="00506E8E">
        <w:t xml:space="preserve">that is </w:t>
      </w:r>
      <w:r w:rsidRPr="00330AD6">
        <w:t xml:space="preserve">related to </w:t>
      </w:r>
      <w:r w:rsidR="00506E8E">
        <w:t xml:space="preserve">associated </w:t>
      </w:r>
      <w:r w:rsidRPr="00330AD6">
        <w:t>comorbidities, particularly metabolic syndrome</w:t>
      </w:r>
      <w:r w:rsidRPr="00330AD6">
        <w:fldChar w:fldCharType="begin">
          <w:fldData xml:space="preserve">PEVuZE5vdGU+PENpdGU+PEF1dGhvcj5IYXJvb248L0F1dGhvcj48WWVhcj4yMDE0PC9ZZWFyPjxS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</w:fldData>
        </w:fldChar>
      </w:r>
      <w:r w:rsidR="009D6BB7">
        <w:instrText xml:space="preserve"> ADDIN EN.CITE </w:instrText>
      </w:r>
      <w:r w:rsidR="009D6BB7">
        <w:fldChar w:fldCharType="begin">
          <w:fldData xml:space="preserve">PEVuZE5vdGU+PENpdGU+PEF1dGhvcj5IYXJvb248L0F1dGhvcj48WWVhcj4yMDE0PC9ZZWFyPjxS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</w:fldData>
        </w:fldChar>
      </w:r>
      <w:r w:rsidR="009D6BB7">
        <w:instrText xml:space="preserve"> ADDIN EN.CITE.DATA </w:instrText>
      </w:r>
      <w:r w:rsidR="009D6BB7">
        <w:fldChar w:fldCharType="end"/>
      </w:r>
      <w:r w:rsidRPr="00330AD6">
        <w:fldChar w:fldCharType="separate"/>
      </w:r>
      <w:r w:rsidR="009D6BB7" w:rsidRPr="009D6BB7">
        <w:rPr>
          <w:noProof/>
          <w:vertAlign w:val="superscript"/>
        </w:rPr>
        <w:t>5</w:t>
      </w:r>
      <w:r w:rsidRPr="00330AD6">
        <w:fldChar w:fldCharType="end"/>
      </w:r>
      <w:r w:rsidRPr="00330AD6">
        <w:t xml:space="preserve">.  </w:t>
      </w:r>
    </w:p>
    <w:p w14:paraId="38E78E75" w14:textId="50334CB3" w:rsidR="0077074F" w:rsidRPr="00330AD6" w:rsidRDefault="0077074F" w:rsidP="003E3F8F">
      <w:pPr>
        <w:spacing w:line="480" w:lineRule="auto"/>
      </w:pPr>
      <w:r w:rsidRPr="00330AD6">
        <w:t xml:space="preserve">With the recognition of high </w:t>
      </w:r>
      <w:r w:rsidR="004E54AE" w:rsidRPr="00330AD6">
        <w:t xml:space="preserve">disease burden and </w:t>
      </w:r>
      <w:r w:rsidRPr="00330AD6">
        <w:t xml:space="preserve">impact in PsA, the focus </w:t>
      </w:r>
      <w:r w:rsidR="005519AB">
        <w:t xml:space="preserve">has been </w:t>
      </w:r>
      <w:r w:rsidRPr="00330AD6">
        <w:t xml:space="preserve">on </w:t>
      </w:r>
      <w:r w:rsidR="00AD616B">
        <w:t xml:space="preserve">therapeutic options and </w:t>
      </w:r>
      <w:r w:rsidRPr="00330AD6">
        <w:t xml:space="preserve">treatment strategies to optimise care.  </w:t>
      </w:r>
      <w:r w:rsidR="00711AE9">
        <w:t>As such, i</w:t>
      </w:r>
      <w:r w:rsidR="008226C7" w:rsidRPr="00330AD6">
        <w:t>n the last decade, there has been a</w:t>
      </w:r>
      <w:r w:rsidR="00534935">
        <w:t>n</w:t>
      </w:r>
      <w:r w:rsidR="008226C7" w:rsidRPr="00330AD6">
        <w:t xml:space="preserve"> increase in the number of drugs approved for use in PsA but </w:t>
      </w:r>
      <w:r w:rsidR="00365BFA">
        <w:t xml:space="preserve">there is a limited evidence to guide the </w:t>
      </w:r>
      <w:r w:rsidR="004E54AE" w:rsidRPr="00330AD6">
        <w:t>treatment strategy</w:t>
      </w:r>
      <w:r w:rsidR="008226C7" w:rsidRPr="00330AD6">
        <w:t xml:space="preserve">.  </w:t>
      </w:r>
      <w:r w:rsidRPr="00330AD6">
        <w:t xml:space="preserve">In rheumatoid arthritis (RA), the standard of care for over a decade has been to utilise a treat-to-target approach.  </w:t>
      </w:r>
      <w:r w:rsidR="00DA44B5" w:rsidRPr="00330AD6">
        <w:t xml:space="preserve">This approach came initially from management of hypertension and diabetes </w:t>
      </w:r>
      <w:r w:rsidR="00711AE9">
        <w:t>management</w:t>
      </w:r>
      <w:r w:rsidR="00312BAF">
        <w:t>,</w:t>
      </w:r>
      <w:r w:rsidR="00711AE9">
        <w:t xml:space="preserve"> </w:t>
      </w:r>
      <w:r w:rsidR="00DA44B5" w:rsidRPr="00330AD6">
        <w:t xml:space="preserve">where </w:t>
      </w:r>
      <w:r w:rsidR="00711AE9">
        <w:t xml:space="preserve">improved outcomes were achieved through </w:t>
      </w:r>
      <w:r w:rsidR="00DA44B5" w:rsidRPr="00330AD6">
        <w:t xml:space="preserve">a treat-to-target strategy </w:t>
      </w:r>
      <w:r w:rsidR="00711AE9">
        <w:t>using</w:t>
      </w:r>
      <w:r w:rsidR="00DA44B5" w:rsidRPr="00330AD6">
        <w:t xml:space="preserve"> regular review and escalation of therapy according to a pre-specified objective target</w:t>
      </w:r>
      <w:r w:rsidR="00711AE9">
        <w:t xml:space="preserve"> </w:t>
      </w:r>
      <w:r w:rsidR="000E121E">
        <w:fldChar w:fldCharType="begin">
          <w:fldData xml:space="preserve">PEVuZE5vdGU+PENpdGU+PEF1dGhvcj5EaWFiZXRlczwvQXV0aG9yPjxZZWFyPjE5OTM8L1llYXI+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</w:fldData>
        </w:fldChar>
      </w:r>
      <w:r w:rsidR="009D6BB7">
        <w:instrText xml:space="preserve"> ADDIN EN.CITE </w:instrText>
      </w:r>
      <w:r w:rsidR="009D6BB7">
        <w:fldChar w:fldCharType="begin">
          <w:fldData xml:space="preserve">PEVuZE5vdGU+PENpdGU+PEF1dGhvcj5EaWFiZXRlczwvQXV0aG9yPjxZZWFyPjE5OTM8L1llYXI+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</w:fldData>
        </w:fldChar>
      </w:r>
      <w:r w:rsidR="009D6BB7">
        <w:instrText xml:space="preserve"> ADDIN EN.CITE.DATA </w:instrText>
      </w:r>
      <w:r w:rsidR="009D6BB7">
        <w:fldChar w:fldCharType="end"/>
      </w:r>
      <w:r w:rsidR="000E121E">
        <w:fldChar w:fldCharType="separate"/>
      </w:r>
      <w:r w:rsidR="009D6BB7" w:rsidRPr="009D6BB7">
        <w:rPr>
          <w:noProof/>
          <w:vertAlign w:val="superscript"/>
        </w:rPr>
        <w:t>6 7</w:t>
      </w:r>
      <w:r w:rsidR="000E121E">
        <w:fldChar w:fldCharType="end"/>
      </w:r>
      <w:r w:rsidR="00DA44B5" w:rsidRPr="00330AD6">
        <w:t xml:space="preserve">.  In RA, </w:t>
      </w:r>
      <w:r w:rsidR="004E54AE" w:rsidRPr="00330AD6">
        <w:t>this was first tested in the Tight Control of RA (TICORA) study published in 2004</w:t>
      </w:r>
      <w:r w:rsidR="00AC62DE">
        <w:t xml:space="preserve"> </w:t>
      </w:r>
      <w:r w:rsidR="000E121E">
        <w:fldChar w:fldCharType="begin">
          <w:fldData xml:space="preserve">PEVuZE5vdGU+PENpdGU+PEF1dGhvcj5Hcmlnb3I8L0F1dGhvcj48WWVhcj4yMDA0PC9ZZWFyPjxS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yNjMtOTwvcGFnZXM+PHZvbHVtZT4zNjQ8L3ZvbHVtZT48bnVtYmVyPjk0MzA8L251bWJl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</w:fldData>
        </w:fldChar>
      </w:r>
      <w:r w:rsidR="009D6BB7">
        <w:instrText xml:space="preserve"> ADDIN EN.CITE </w:instrText>
      </w:r>
      <w:r w:rsidR="009D6BB7">
        <w:fldChar w:fldCharType="begin">
          <w:fldData xml:space="preserve">PEVuZE5vdGU+PENpdGU+PEF1dGhvcj5Hcmlnb3I8L0F1dGhvcj48WWVhcj4yMDA0PC9ZZWFyPjxS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yNjMtOTwvcGFnZXM+PHZvbHVtZT4zNjQ8L3ZvbHVtZT48bnVtYmVyPjk0MzA8L251bWJl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</w:fldData>
        </w:fldChar>
      </w:r>
      <w:r w:rsidR="009D6BB7">
        <w:instrText xml:space="preserve"> ADDIN EN.CITE.DATA </w:instrText>
      </w:r>
      <w:r w:rsidR="009D6BB7">
        <w:fldChar w:fldCharType="end"/>
      </w:r>
      <w:r w:rsidR="000E121E">
        <w:fldChar w:fldCharType="separate"/>
      </w:r>
      <w:r w:rsidR="009D6BB7" w:rsidRPr="009D6BB7">
        <w:rPr>
          <w:noProof/>
          <w:vertAlign w:val="superscript"/>
        </w:rPr>
        <w:t>8</w:t>
      </w:r>
      <w:r w:rsidR="000E121E">
        <w:fldChar w:fldCharType="end"/>
      </w:r>
      <w:r w:rsidR="004E54AE" w:rsidRPr="00330AD6">
        <w:t xml:space="preserve"> </w:t>
      </w:r>
      <w:r w:rsidR="00732692">
        <w:t>and several studies have subsequently confirmed these findings</w:t>
      </w:r>
      <w:r w:rsidR="00E94C6C">
        <w:t>,</w:t>
      </w:r>
      <w:r w:rsidR="004E54AE" w:rsidRPr="00330AD6">
        <w:t xml:space="preserve"> </w:t>
      </w:r>
      <w:r w:rsidR="00DA44B5" w:rsidRPr="00330AD6">
        <w:t>and across Europe it is considered the standard of care</w:t>
      </w:r>
      <w:r w:rsidR="00711AE9">
        <w:t xml:space="preserve"> in RA </w:t>
      </w:r>
      <w:r w:rsidR="000F1AB9">
        <w:fldChar w:fldCharType="begin">
          <w:fldData xml:space="preserve">PEVuZE5vdGU+PENpdGU+PEF1dGhvcj5TbW9sZW48L0F1dGhvcj48WWVhcj4yMDE3PC9ZZWFyPjxS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</w:fldData>
        </w:fldChar>
      </w:r>
      <w:r w:rsidR="009D6BB7">
        <w:instrText xml:space="preserve"> ADDIN EN.CITE </w:instrText>
      </w:r>
      <w:r w:rsidR="009D6BB7">
        <w:fldChar w:fldCharType="begin">
          <w:fldData xml:space="preserve">PEVuZE5vdGU+PENpdGU+PEF1dGhvcj5TbW9sZW48L0F1dGhvcj48WWVhcj4yMDE3PC9ZZWFyPjxS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</w:fldData>
        </w:fldChar>
      </w:r>
      <w:r w:rsidR="009D6BB7">
        <w:instrText xml:space="preserve"> ADDIN EN.CITE.DATA </w:instrText>
      </w:r>
      <w:r w:rsidR="009D6BB7">
        <w:fldChar w:fldCharType="end"/>
      </w:r>
      <w:r w:rsidR="000F1AB9">
        <w:fldChar w:fldCharType="separate"/>
      </w:r>
      <w:r w:rsidR="009D6BB7" w:rsidRPr="009D6BB7">
        <w:rPr>
          <w:noProof/>
          <w:vertAlign w:val="superscript"/>
        </w:rPr>
        <w:t>9</w:t>
      </w:r>
      <w:r w:rsidR="000F1AB9">
        <w:fldChar w:fldCharType="end"/>
      </w:r>
      <w:r w:rsidR="00DA44B5" w:rsidRPr="00330AD6">
        <w:t>.</w:t>
      </w:r>
      <w:r w:rsidR="00E563F7">
        <w:t xml:space="preserve">  </w:t>
      </w:r>
      <w:r w:rsidR="007C7397">
        <w:t>In rheumatology, treat-to-target is considered an approach across clinical teams with all clinicians including rheumatologists, trainees and allied health professionals such as specialist nurses able to implement the approach whilst caring for individuals with arthritis.</w:t>
      </w:r>
    </w:p>
    <w:p w14:paraId="265100A9" w14:textId="39A1DFA1" w:rsidR="001E57FC" w:rsidRDefault="004E54AE" w:rsidP="003E3F8F">
      <w:pPr>
        <w:spacing w:line="480" w:lineRule="auto"/>
        <w:rPr>
          <w:rFonts w:cstheme="minorHAnsi"/>
        </w:rPr>
      </w:pPr>
      <w:r w:rsidRPr="00330AD6">
        <w:t xml:space="preserve">Following this lead, research in PsA has also addressed the treat-to-target concept.  </w:t>
      </w:r>
      <w:r w:rsidR="00732692">
        <w:t>M</w:t>
      </w:r>
      <w:r w:rsidRPr="00330AD6">
        <w:t xml:space="preserve">inimal </w:t>
      </w:r>
      <w:r w:rsidRPr="00DD2D2C">
        <w:rPr>
          <w:rFonts w:cstheme="minorHAnsi"/>
        </w:rPr>
        <w:t>disease activity (MDA) criteria were developed using expert opinion on patient profiles and encompass disease activity measures across multiple disease domains</w:t>
      </w:r>
      <w:r w:rsidR="00AD616B">
        <w:rPr>
          <w:rFonts w:cstheme="minorHAnsi"/>
        </w:rPr>
        <w:t xml:space="preserve"> (box 1)</w:t>
      </w:r>
      <w:r w:rsidR="000F2165">
        <w:rPr>
          <w:rFonts w:cstheme="minorHAnsi"/>
        </w:rPr>
        <w:t xml:space="preserve"> </w:t>
      </w:r>
      <w:r w:rsidR="000F2165">
        <w:rPr>
          <w:rFonts w:cstheme="minorHAnsi"/>
        </w:rPr>
        <w:fldChar w:fldCharType="begin"/>
      </w:r>
      <w:r w:rsidR="009D6BB7">
        <w:rPr>
          <w:rFonts w:cstheme="minorHAnsi"/>
        </w:rPr>
        <w:instrText xml:space="preserve"> ADDIN EN.CITE &lt;EndNote&gt;&lt;Cite&gt;&lt;Author&gt;Coates&lt;/Author&gt;&lt;Year&gt;2010&lt;/Year&gt;&lt;RecNum&gt;969&lt;/RecNum&gt;&lt;DisplayText&gt;&lt;style face="superscript"&gt;10&lt;/style&gt;&lt;/DisplayText&gt;&lt;record&gt;&lt;rec-number&gt;969&lt;/rec-number&gt;&lt;foreign-keys&gt;&lt;key app="EN" db-id="rz9r5999fpzt9peptdrpffpuxaftd0prvfrr" timestamp="1271068278"&gt;969&lt;/key&gt;&lt;/foreign-keys&gt;&lt;ref-type name="Journal Article"&gt;17&lt;/ref-type&gt;&lt;contributors&gt;&lt;authors&gt;&lt;author&gt;Coates, L. C.&lt;/author&gt;&lt;author&gt;Fransen, J.&lt;/author&gt;&lt;author&gt;Helliwell, P. S.&lt;/author&gt;&lt;/authors&gt;&lt;/contributors&gt;&lt;auth-address&gt;Academic Unit of Musculoskeletal Disease, University of Leeds and Chapel Allerton Hospital, Leeds LS7 4SA, UK.&lt;/auth-address&gt;&lt;titles&gt;&lt;title&gt;Defining minimal disease activity in psoriatic arthritis: a proposed objective target for treatment&lt;/title&gt;&lt;secondary-title&gt;Annals of the Rheumatic Diseases&lt;/secondary-title&gt;&lt;/titles&gt;&lt;periodical&gt;&lt;full-title&gt;Annals of the Rheumatic Diseases&lt;/full-title&gt;&lt;abbr-1&gt;Ann Rheum Dis&lt;/abbr-1&gt;&lt;/periodical&gt;&lt;pages&gt;48-53&lt;/pages&gt;&lt;volume&gt;69&lt;/volume&gt;&lt;number&gt;1&lt;/number&gt;&lt;edition&gt;2009/01/17&lt;/edition&gt;&lt;keywords&gt;&lt;keyword&gt;Antirheumatic Agents/*therapeutic use&lt;/keyword&gt;&lt;keyword&gt;Arthritis, Psoriatic/diagnosis/*drug therapy&lt;/keyword&gt;&lt;keyword&gt;Expert Testimony&lt;/keyword&gt;&lt;keyword&gt;Humans&lt;/keyword&gt;&lt;keyword&gt;Observer Variation&lt;/keyword&gt;&lt;keyword&gt;Pain Measurement&lt;/keyword&gt;&lt;keyword&gt;ROC Curve&lt;/keyword&gt;&lt;keyword&gt;Sensitivity and Specificity&lt;/keyword&gt;&lt;keyword&gt;*Severity of Illness Index&lt;/keyword&gt;&lt;keyword&gt;Treatment Outcome&lt;/keyword&gt;&lt;/keywords&gt;&lt;dates&gt;&lt;year&gt;2010&lt;/year&gt;&lt;pub-dates&gt;&lt;date&gt;Jan&lt;/date&gt;&lt;/pub-dates&gt;&lt;/dates&gt;&lt;isbn&gt;1468-2060 (Electronic)&amp;#xD;0003-4967 (Linking)&lt;/isbn&gt;&lt;accession-num&gt;19147615&lt;/accession-num&gt;&lt;urls&gt;&lt;related-urls&gt;&lt;url&gt;http://www.ncbi.nlm.nih.gov/entrez/query.fcgi?cmd=Retrieve&amp;amp;db=PubMed&amp;amp;dopt=Citation&amp;amp;list_uids=19147615&lt;/url&gt;&lt;/related-urls&gt;&lt;/urls&gt;&lt;electronic-resource-num&gt;ard.2008.102053 [pii]&amp;#xD;10.1136/ard.2008.102053&lt;/electronic-resource-num&gt;&lt;language&gt;eng&lt;/language&gt;&lt;/record&gt;&lt;/Cite&gt;&lt;/EndNote&gt;</w:instrText>
      </w:r>
      <w:r w:rsidR="000F2165">
        <w:rPr>
          <w:rFonts w:cstheme="minorHAnsi"/>
        </w:rPr>
        <w:fldChar w:fldCharType="separate"/>
      </w:r>
      <w:r w:rsidR="009D6BB7" w:rsidRPr="009D6BB7">
        <w:rPr>
          <w:rFonts w:cstheme="minorHAnsi"/>
          <w:noProof/>
          <w:vertAlign w:val="superscript"/>
        </w:rPr>
        <w:t>10</w:t>
      </w:r>
      <w:r w:rsidR="000F2165">
        <w:rPr>
          <w:rFonts w:cstheme="minorHAnsi"/>
        </w:rPr>
        <w:fldChar w:fldCharType="end"/>
      </w:r>
      <w:r w:rsidRPr="00DD2D2C">
        <w:rPr>
          <w:rFonts w:cstheme="minorHAnsi"/>
        </w:rPr>
        <w:t xml:space="preserve">.  </w:t>
      </w:r>
      <w:r w:rsidR="00DD2D2C" w:rsidRPr="00DD2D2C">
        <w:rPr>
          <w:rFonts w:cstheme="minorHAnsi"/>
        </w:rPr>
        <w:t xml:space="preserve">The MDA criteria have been shown to have prognostic value in terms of quality of life </w:t>
      </w:r>
      <w:r w:rsidR="00DD2D2C" w:rsidRPr="00DD2D2C">
        <w:rPr>
          <w:rFonts w:cstheme="minorHAnsi"/>
        </w:rPr>
        <w:fldChar w:fldCharType="begin"/>
      </w:r>
      <w:r w:rsidR="009D6BB7">
        <w:rPr>
          <w:rFonts w:cstheme="minorHAnsi"/>
        </w:rPr>
        <w:instrText xml:space="preserve"> ADDIN EN.CITE &lt;EndNote&gt;&lt;Cite&gt;&lt;Author&gt;Coates&lt;/Author&gt;&lt;Year&gt;2018&lt;/Year&gt;&lt;RecNum&gt;3351&lt;/RecNum&gt;&lt;DisplayText&gt;&lt;style face="superscript"&gt;11&lt;/style&gt;&lt;/DisplayText&gt;&lt;record&gt;&lt;rec-number&gt;3351&lt;/rec-number&gt;&lt;foreign-keys&gt;&lt;key app="EN" db-id="rz9r5999fpzt9peptdrpffpuxaftd0prvfrr" timestamp="1538053599"&gt;3351&lt;/key&gt;&lt;/foreign-keys&gt;&lt;ref-type name="Journal Article"&gt;17&lt;/ref-type&gt;&lt;contributors&gt;&lt;authors&gt;&lt;author&gt;Coates, L. C.&lt;/author&gt;&lt;author&gt;Mease, P. J.&lt;/author&gt;&lt;author&gt;Gossec, L.&lt;/author&gt;&lt;author&gt;Kirkham, B.&lt;/author&gt;&lt;author&gt;Sherif, B.&lt;/author&gt;&lt;author&gt;Gaillez, C.&lt;/author&gt;&lt;author&gt;Mpofu, S.&lt;/author&gt;&lt;author&gt;Jugl, S. M.&lt;/author&gt;&lt;author&gt;Karyekar, C.&lt;/author&gt;&lt;author&gt;Gandhi, K. K.&lt;/author&gt;&lt;/authors&gt;&lt;/contributors&gt;&lt;auth-address&gt;University of Oxford, Oxford, UK.&amp;#xD;Swedish Medical Centre and University of Washington, Seattle.&amp;#xD;Sorbonne Universites, UPMC Universite Paris 06, GRC-UPMC 08, and Pitie Salpetriere Hospital, AP-HP, Paris, France.&amp;#xD;Guy&amp;apos;s and St Thomas&amp;apos; NHS Foundation Trust, London, UK.&amp;#xD;RTI Health Solutions, Research Triangle Park, North Carolina.&amp;#xD;Novartis Pharma AG, Basel, Switzerland.&amp;#xD;Novartis Pharmaceuticals Corporation, East Hanover, New Jersey.&lt;/auth-address&gt;&lt;titles&gt;&lt;title&gt;Minimal Disease Activity Among Active Psoriatic Arthritis Patients Treated With Secukinumab: 2-Year Results From a Multicenter Randomized, Double-Blind, Parallel-Group, Placebo-Controlled Phase-III Study&lt;/title&gt;&lt;secondary-title&gt;Arthritis Care Res (Hoboken)&lt;/secondary-title&gt;&lt;/titles&gt;&lt;periodical&gt;&lt;full-title&gt;Arthritis Care Res (Hoboken)&lt;/full-title&gt;&lt;/periodical&gt;&lt;dates&gt;&lt;year&gt;2018&lt;/year&gt;&lt;pub-dates&gt;&lt;date&gt;Feb 6&lt;/date&gt;&lt;/pub-dates&gt;&lt;/dates&gt;&lt;isbn&gt;2151-4658 (Electronic)&amp;#xD;2151-464X (Linking)&lt;/isbn&gt;&lt;accession-num&gt;29409133&lt;/accession-num&gt;&lt;urls&gt;&lt;related-urls&gt;&lt;url&gt;https://www.ncbi.nlm.nih.gov/pubmed/29409133&lt;/url&gt;&lt;/related-urls&gt;&lt;/urls&gt;&lt;electronic-resource-num&gt;10.1002/acr.23537&lt;/electronic-resource-num&gt;&lt;/record&gt;&lt;/Cite&gt;&lt;/EndNote&gt;</w:instrText>
      </w:r>
      <w:r w:rsidR="00DD2D2C" w:rsidRPr="00DD2D2C">
        <w:rPr>
          <w:rFonts w:cstheme="minorHAnsi"/>
        </w:rPr>
        <w:fldChar w:fldCharType="separate"/>
      </w:r>
      <w:r w:rsidR="009D6BB7" w:rsidRPr="009D6BB7">
        <w:rPr>
          <w:rFonts w:cstheme="minorHAnsi"/>
          <w:noProof/>
          <w:vertAlign w:val="superscript"/>
        </w:rPr>
        <w:t>11</w:t>
      </w:r>
      <w:r w:rsidR="00DD2D2C" w:rsidRPr="00DD2D2C">
        <w:rPr>
          <w:rFonts w:cstheme="minorHAnsi"/>
        </w:rPr>
        <w:fldChar w:fldCharType="end"/>
      </w:r>
      <w:r w:rsidR="00DD2D2C" w:rsidRPr="00DD2D2C">
        <w:rPr>
          <w:rFonts w:cstheme="minorHAnsi"/>
        </w:rPr>
        <w:t xml:space="preserve">, radiographic damage </w:t>
      </w:r>
      <w:r w:rsidR="00DD2D2C" w:rsidRPr="00DD2D2C">
        <w:rPr>
          <w:rFonts w:cstheme="minorHAnsi"/>
        </w:rPr>
        <w:fldChar w:fldCharType="begin">
          <w:fldData xml:space="preserve">PEVuZE5vdGU+PENpdGU+PEF1dGhvcj5Db2F0ZXM8L0F1dGhvcj48WWVhcj4yMDEwPC9ZZWFyPjxS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</w:fldData>
        </w:fldChar>
      </w:r>
      <w:r w:rsidR="009D6BB7">
        <w:rPr>
          <w:rFonts w:cstheme="minorHAnsi"/>
        </w:rPr>
        <w:instrText xml:space="preserve"> ADDIN EN.CITE </w:instrText>
      </w:r>
      <w:r w:rsidR="009D6BB7">
        <w:rPr>
          <w:rFonts w:cstheme="minorHAnsi"/>
        </w:rPr>
        <w:fldChar w:fldCharType="begin">
          <w:fldData xml:space="preserve">PEVuZE5vdGU+PENpdGU+PEF1dGhvcj5Db2F0ZXM8L0F1dGhvcj48WWVhcj4yMDEwPC9ZZWFyPjxS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</w:fldData>
        </w:fldChar>
      </w:r>
      <w:r w:rsidR="009D6BB7">
        <w:rPr>
          <w:rFonts w:cstheme="minorHAnsi"/>
        </w:rPr>
        <w:instrText xml:space="preserve"> ADDIN EN.CITE.DATA </w:instrText>
      </w:r>
      <w:r w:rsidR="009D6BB7">
        <w:rPr>
          <w:rFonts w:cstheme="minorHAnsi"/>
        </w:rPr>
      </w:r>
      <w:r w:rsidR="009D6BB7">
        <w:rPr>
          <w:rFonts w:cstheme="minorHAnsi"/>
        </w:rPr>
        <w:fldChar w:fldCharType="end"/>
      </w:r>
      <w:r w:rsidR="00DD2D2C" w:rsidRPr="00DD2D2C">
        <w:rPr>
          <w:rFonts w:cstheme="minorHAnsi"/>
        </w:rPr>
      </w:r>
      <w:r w:rsidR="00DD2D2C" w:rsidRPr="00DD2D2C">
        <w:rPr>
          <w:rFonts w:cstheme="minorHAnsi"/>
        </w:rPr>
        <w:fldChar w:fldCharType="separate"/>
      </w:r>
      <w:r w:rsidR="009D6BB7" w:rsidRPr="009D6BB7">
        <w:rPr>
          <w:rFonts w:cstheme="minorHAnsi"/>
          <w:noProof/>
          <w:vertAlign w:val="superscript"/>
        </w:rPr>
        <w:t>11-13</w:t>
      </w:r>
      <w:r w:rsidR="00DD2D2C" w:rsidRPr="00DD2D2C">
        <w:rPr>
          <w:rFonts w:cstheme="minorHAnsi"/>
        </w:rPr>
        <w:fldChar w:fldCharType="end"/>
      </w:r>
      <w:r w:rsidR="00DD2D2C" w:rsidRPr="00DD2D2C">
        <w:rPr>
          <w:rFonts w:cstheme="minorHAnsi"/>
        </w:rPr>
        <w:t xml:space="preserve"> and work stability </w:t>
      </w:r>
      <w:r w:rsidR="00DD2D2C" w:rsidRPr="00DD2D2C">
        <w:rPr>
          <w:rFonts w:cstheme="minorHAnsi"/>
        </w:rPr>
        <w:fldChar w:fldCharType="begin"/>
      </w:r>
      <w:r w:rsidR="009D6BB7">
        <w:rPr>
          <w:rFonts w:cstheme="minorHAnsi"/>
        </w:rPr>
        <w:instrText xml:space="preserve"> ADDIN EN.CITE &lt;EndNote&gt;&lt;Cite&gt;&lt;Author&gt;Coates&lt;/Author&gt;&lt;Year&gt;2018&lt;/Year&gt;&lt;RecNum&gt;3351&lt;/RecNum&gt;&lt;DisplayText&gt;&lt;style face="superscript"&gt;11&lt;/style&gt;&lt;/DisplayText&gt;&lt;record&gt;&lt;rec-number&gt;3351&lt;/rec-number&gt;&lt;foreign-keys&gt;&lt;key app="EN" db-id="rz9r5999fpzt9peptdrpffpuxaftd0prvfrr" timestamp="1538053599"&gt;3351&lt;/key&gt;&lt;/foreign-keys&gt;&lt;ref-type name="Journal Article"&gt;17&lt;/ref-type&gt;&lt;contributors&gt;&lt;authors&gt;&lt;author&gt;Coates, L. C.&lt;/author&gt;&lt;author&gt;Mease, P. J.&lt;/author&gt;&lt;author&gt;Gossec, L.&lt;/author&gt;&lt;author&gt;Kirkham, B.&lt;/author&gt;&lt;author&gt;Sherif, B.&lt;/author&gt;&lt;author&gt;Gaillez, C.&lt;/author&gt;&lt;author&gt;Mpofu, S.&lt;/author&gt;&lt;author&gt;Jugl, S. M.&lt;/author&gt;&lt;author&gt;Karyekar, C.&lt;/author&gt;&lt;author&gt;Gandhi, K. K.&lt;/author&gt;&lt;/authors&gt;&lt;/contributors&gt;&lt;auth-address&gt;University of Oxford, Oxford, UK.&amp;#xD;Swedish Medical Centre and University of Washington, Seattle.&amp;#xD;Sorbonne Universites, UPMC Universite Paris 06, GRC-UPMC 08, and Pitie Salpetriere Hospital, AP-HP, Paris, France.&amp;#xD;Guy&amp;apos;s and St Thomas&amp;apos; NHS Foundation Trust, London, UK.&amp;#xD;RTI Health Solutions, Research Triangle Park, North Carolina.&amp;#xD;Novartis Pharma AG, Basel, Switzerland.&amp;#xD;Novartis Pharmaceuticals Corporation, East Hanover, New Jersey.&lt;/auth-address&gt;&lt;titles&gt;&lt;title&gt;Minimal Disease Activity Among Active Psoriatic Arthritis Patients Treated With Secukinumab: 2-Year Results From a Multicenter Randomized, Double-Blind, Parallel-Group, Placebo-Controlled Phase-III Study&lt;/title&gt;&lt;secondary-title&gt;Arthritis Care Res (Hoboken)&lt;/secondary-title&gt;&lt;/titles&gt;&lt;periodical&gt;&lt;full-title&gt;Arthritis Care Res (Hoboken)&lt;/full-title&gt;&lt;/periodical&gt;&lt;dates&gt;&lt;year&gt;2018&lt;/year&gt;&lt;pub-dates&gt;&lt;date&gt;Feb 6&lt;/date&gt;&lt;/pub-dates&gt;&lt;/dates&gt;&lt;isbn&gt;2151-4658 (Electronic)&amp;#xD;2151-464X (Linking)&lt;/isbn&gt;&lt;accession-num&gt;29409133&lt;/accession-num&gt;&lt;urls&gt;&lt;related-urls&gt;&lt;url&gt;https://www.ncbi.nlm.nih.gov/pubmed/29409133&lt;/url&gt;&lt;/related-urls&gt;&lt;/urls&gt;&lt;electronic-resource-num&gt;10.1002/acr.23537&lt;/electronic-resource-num&gt;&lt;/record&gt;&lt;/Cite&gt;&lt;/EndNote&gt;</w:instrText>
      </w:r>
      <w:r w:rsidR="00DD2D2C" w:rsidRPr="00DD2D2C">
        <w:rPr>
          <w:rFonts w:cstheme="minorHAnsi"/>
        </w:rPr>
        <w:fldChar w:fldCharType="separate"/>
      </w:r>
      <w:r w:rsidR="009D6BB7" w:rsidRPr="009D6BB7">
        <w:rPr>
          <w:rFonts w:cstheme="minorHAnsi"/>
          <w:noProof/>
          <w:vertAlign w:val="superscript"/>
        </w:rPr>
        <w:t>11</w:t>
      </w:r>
      <w:r w:rsidR="00DD2D2C" w:rsidRPr="00DD2D2C">
        <w:rPr>
          <w:rFonts w:cstheme="minorHAnsi"/>
        </w:rPr>
        <w:fldChar w:fldCharType="end"/>
      </w:r>
      <w:r w:rsidR="00DD2D2C" w:rsidRPr="00DD2D2C">
        <w:rPr>
          <w:rFonts w:cstheme="minorHAnsi"/>
        </w:rPr>
        <w:t xml:space="preserve"> and correspond highly with a </w:t>
      </w:r>
      <w:r w:rsidR="00D53990">
        <w:rPr>
          <w:rFonts w:cstheme="minorHAnsi"/>
        </w:rPr>
        <w:t xml:space="preserve">level of symptoms that are acceptable to </w:t>
      </w:r>
      <w:r w:rsidR="00DD2D2C" w:rsidRPr="00DD2D2C">
        <w:rPr>
          <w:rFonts w:cstheme="minorHAnsi"/>
        </w:rPr>
        <w:t>patient</w:t>
      </w:r>
      <w:r w:rsidR="00D53990">
        <w:rPr>
          <w:rFonts w:cstheme="minorHAnsi"/>
        </w:rPr>
        <w:t>s</w:t>
      </w:r>
      <w:r w:rsidR="00DD2D2C" w:rsidRPr="00DD2D2C">
        <w:rPr>
          <w:rFonts w:cstheme="minorHAnsi"/>
        </w:rPr>
        <w:t xml:space="preserve"> </w:t>
      </w:r>
      <w:r w:rsidR="00DD2D2C" w:rsidRPr="00DD2D2C">
        <w:rPr>
          <w:rFonts w:cstheme="minorHAnsi"/>
        </w:rPr>
        <w:fldChar w:fldCharType="begin">
          <w:fldData xml:space="preserve">PEVuZE5vdGU+PENpdGU+PEF1dGhvcj5RdWVpcm88L0F1dGhvcj48WWVhcj4yMDE3PC9ZZWFyPjxS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</w:fldData>
        </w:fldChar>
      </w:r>
      <w:r w:rsidR="009D6BB7">
        <w:rPr>
          <w:rFonts w:cstheme="minorHAnsi"/>
        </w:rPr>
        <w:instrText xml:space="preserve"> ADDIN EN.CITE </w:instrText>
      </w:r>
      <w:r w:rsidR="009D6BB7">
        <w:rPr>
          <w:rFonts w:cstheme="minorHAnsi"/>
        </w:rPr>
        <w:fldChar w:fldCharType="begin">
          <w:fldData xml:space="preserve">PEVuZE5vdGU+PENpdGU+PEF1dGhvcj5RdWVpcm88L0F1dGhvcj48WWVhcj4yMDE3PC9ZZWFyPjxS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</w:fldData>
        </w:fldChar>
      </w:r>
      <w:r w:rsidR="009D6BB7">
        <w:rPr>
          <w:rFonts w:cstheme="minorHAnsi"/>
        </w:rPr>
        <w:instrText xml:space="preserve"> ADDIN EN.CITE.DATA </w:instrText>
      </w:r>
      <w:r w:rsidR="009D6BB7">
        <w:rPr>
          <w:rFonts w:cstheme="minorHAnsi"/>
        </w:rPr>
      </w:r>
      <w:r w:rsidR="009D6BB7">
        <w:rPr>
          <w:rFonts w:cstheme="minorHAnsi"/>
        </w:rPr>
        <w:fldChar w:fldCharType="end"/>
      </w:r>
      <w:r w:rsidR="00DD2D2C" w:rsidRPr="00DD2D2C">
        <w:rPr>
          <w:rFonts w:cstheme="minorHAnsi"/>
        </w:rPr>
      </w:r>
      <w:r w:rsidR="00DD2D2C" w:rsidRPr="00DD2D2C">
        <w:rPr>
          <w:rFonts w:cstheme="minorHAnsi"/>
        </w:rPr>
        <w:fldChar w:fldCharType="separate"/>
      </w:r>
      <w:r w:rsidR="009D6BB7" w:rsidRPr="009D6BB7">
        <w:rPr>
          <w:rFonts w:cstheme="minorHAnsi"/>
          <w:noProof/>
          <w:vertAlign w:val="superscript"/>
        </w:rPr>
        <w:t>14 15</w:t>
      </w:r>
      <w:r w:rsidR="00DD2D2C" w:rsidRPr="00DD2D2C">
        <w:rPr>
          <w:rFonts w:cstheme="minorHAnsi"/>
        </w:rPr>
        <w:fldChar w:fldCharType="end"/>
      </w:r>
      <w:r w:rsidR="00DD2D2C" w:rsidRPr="00DD2D2C">
        <w:rPr>
          <w:rFonts w:cstheme="minorHAnsi"/>
        </w:rPr>
        <w:t xml:space="preserve">. </w:t>
      </w:r>
      <w:r w:rsidR="009F7187" w:rsidRPr="00DD2D2C">
        <w:rPr>
          <w:rFonts w:cstheme="minorHAnsi"/>
        </w:rPr>
        <w:t xml:space="preserve">  </w:t>
      </w:r>
    </w:p>
    <w:p w14:paraId="0C932B4A" w14:textId="65D2F3D5" w:rsidR="004E54AE" w:rsidRDefault="004E54AE" w:rsidP="003E3F8F">
      <w:pPr>
        <w:spacing w:line="480" w:lineRule="auto"/>
      </w:pPr>
      <w:r w:rsidRPr="00DD2D2C">
        <w:rPr>
          <w:rFonts w:cstheme="minorHAnsi"/>
        </w:rPr>
        <w:lastRenderedPageBreak/>
        <w:t>Using the MDA criteria</w:t>
      </w:r>
      <w:r w:rsidR="00DA44B5" w:rsidRPr="00DD2D2C">
        <w:rPr>
          <w:rFonts w:cstheme="minorHAnsi"/>
        </w:rPr>
        <w:t>, t</w:t>
      </w:r>
      <w:r w:rsidR="0077074F" w:rsidRPr="00DD2D2C">
        <w:rPr>
          <w:rFonts w:cstheme="minorHAnsi"/>
        </w:rPr>
        <w:t>he TICOPA trial was the first to demonstrate improved clinical and patient reported outcomes</w:t>
      </w:r>
      <w:r w:rsidR="00D53990">
        <w:rPr>
          <w:rFonts w:cstheme="minorHAnsi"/>
        </w:rPr>
        <w:t>,</w:t>
      </w:r>
      <w:r w:rsidR="0077074F" w:rsidRPr="00DD2D2C">
        <w:rPr>
          <w:rFonts w:cstheme="minorHAnsi"/>
        </w:rPr>
        <w:t xml:space="preserve"> with a ‘treat to target’ approach in PsA consisting of</w:t>
      </w:r>
      <w:r w:rsidRPr="00DD2D2C">
        <w:rPr>
          <w:rFonts w:cstheme="minorHAnsi"/>
        </w:rPr>
        <w:t xml:space="preserve"> a</w:t>
      </w:r>
      <w:r w:rsidR="0077074F" w:rsidRPr="00DD2D2C">
        <w:rPr>
          <w:rFonts w:cstheme="minorHAnsi"/>
        </w:rPr>
        <w:t xml:space="preserve"> 4-weekly </w:t>
      </w:r>
      <w:r w:rsidRPr="00DD2D2C">
        <w:rPr>
          <w:rFonts w:cstheme="minorHAnsi"/>
        </w:rPr>
        <w:t xml:space="preserve">treat-to-target </w:t>
      </w:r>
      <w:r w:rsidR="0077074F" w:rsidRPr="00DD2D2C">
        <w:rPr>
          <w:rFonts w:cstheme="minorHAnsi"/>
        </w:rPr>
        <w:t xml:space="preserve">review.  </w:t>
      </w:r>
      <w:r w:rsidR="001E57FC" w:rsidRPr="001E57FC">
        <w:rPr>
          <w:rFonts w:cstheme="minorHAnsi"/>
        </w:rPr>
        <w:t>The primary outcome was the proportion of patients achieving an American College of Rheumatology 20% (ACR20) response at week 48. The odds of achieving ACR20 (OR 1.91, p = 0.0392), as well as ACR50, ACR70 and PASI75, were significantly higher in the tight control group. Improvements in patient reported outcomes, such as physical function</w:t>
      </w:r>
      <w:r w:rsidR="007C7397">
        <w:rPr>
          <w:rFonts w:cstheme="minorHAnsi"/>
        </w:rPr>
        <w:t xml:space="preserve"> (measured by the HAQ)</w:t>
      </w:r>
      <w:r w:rsidR="007C7397" w:rsidRPr="001E57FC">
        <w:rPr>
          <w:rFonts w:cstheme="minorHAnsi"/>
        </w:rPr>
        <w:t xml:space="preserve"> </w:t>
      </w:r>
      <w:r w:rsidR="001E57FC" w:rsidRPr="001E57FC">
        <w:rPr>
          <w:rFonts w:cstheme="minorHAnsi"/>
        </w:rPr>
        <w:t xml:space="preserve">and quality of </w:t>
      </w:r>
      <w:proofErr w:type="gramStart"/>
      <w:r w:rsidR="001E57FC" w:rsidRPr="001E57FC">
        <w:rPr>
          <w:rFonts w:cstheme="minorHAnsi"/>
        </w:rPr>
        <w:t>life</w:t>
      </w:r>
      <w:r w:rsidR="007C7397">
        <w:rPr>
          <w:rFonts w:cstheme="minorHAnsi"/>
        </w:rPr>
        <w:t>(</w:t>
      </w:r>
      <w:proofErr w:type="gramEnd"/>
      <w:r w:rsidR="007C7397">
        <w:rPr>
          <w:rFonts w:cstheme="minorHAnsi"/>
        </w:rPr>
        <w:t xml:space="preserve">measured by the </w:t>
      </w:r>
      <w:proofErr w:type="spellStart"/>
      <w:r w:rsidR="007C7397">
        <w:rPr>
          <w:rFonts w:cstheme="minorHAnsi"/>
        </w:rPr>
        <w:t>PsAQOL</w:t>
      </w:r>
      <w:proofErr w:type="spellEnd"/>
      <w:r w:rsidR="007C7397">
        <w:rPr>
          <w:rFonts w:cstheme="minorHAnsi"/>
        </w:rPr>
        <w:t>)</w:t>
      </w:r>
      <w:r w:rsidR="001E57FC" w:rsidRPr="001E57FC">
        <w:rPr>
          <w:rFonts w:cstheme="minorHAnsi"/>
        </w:rPr>
        <w:t>, were seen with tight control</w:t>
      </w:r>
      <w:r w:rsidR="001E57FC">
        <w:rPr>
          <w:rFonts w:cstheme="minorHAnsi"/>
        </w:rPr>
        <w:t xml:space="preserve"> although a</w:t>
      </w:r>
      <w:r w:rsidR="001E57FC" w:rsidRPr="001E57FC">
        <w:rPr>
          <w:rFonts w:cstheme="minorHAnsi"/>
        </w:rPr>
        <w:t xml:space="preserve">n increased rate of adverse events and serious adverse events was </w:t>
      </w:r>
      <w:r w:rsidR="002D2AD4">
        <w:rPr>
          <w:rFonts w:cstheme="minorHAnsi"/>
        </w:rPr>
        <w:t xml:space="preserve">also </w:t>
      </w:r>
      <w:r w:rsidR="001E57FC" w:rsidRPr="001E57FC">
        <w:rPr>
          <w:rFonts w:cstheme="minorHAnsi"/>
        </w:rPr>
        <w:t xml:space="preserve">noted in </w:t>
      </w:r>
      <w:r w:rsidR="002D2AD4">
        <w:rPr>
          <w:rFonts w:cstheme="minorHAnsi"/>
        </w:rPr>
        <w:t>this</w:t>
      </w:r>
      <w:r w:rsidR="001E57FC" w:rsidRPr="001E57FC">
        <w:rPr>
          <w:rFonts w:cstheme="minorHAnsi"/>
        </w:rPr>
        <w:t xml:space="preserve"> group. This may be secondary to the use of combination therapies and rapid treatment escalation or may partly reflect reporting bias</w:t>
      </w:r>
      <w:r w:rsidR="00732692">
        <w:rPr>
          <w:rFonts w:cstheme="minorHAnsi"/>
        </w:rPr>
        <w:t xml:space="preserve"> from an unbl</w:t>
      </w:r>
      <w:r w:rsidR="00035E59">
        <w:rPr>
          <w:rFonts w:cstheme="minorHAnsi"/>
        </w:rPr>
        <w:t>i</w:t>
      </w:r>
      <w:r w:rsidR="00732692">
        <w:rPr>
          <w:rFonts w:cstheme="minorHAnsi"/>
        </w:rPr>
        <w:t>nded trial due to</w:t>
      </w:r>
      <w:r w:rsidR="001E57FC" w:rsidRPr="001E57FC">
        <w:rPr>
          <w:rFonts w:cstheme="minorHAnsi"/>
        </w:rPr>
        <w:t xml:space="preserve"> more frequent clinical reviews</w:t>
      </w:r>
      <w:r w:rsidR="00BA5069">
        <w:rPr>
          <w:rFonts w:cstheme="minorHAnsi"/>
        </w:rPr>
        <w:t xml:space="preserve"> </w:t>
      </w:r>
      <w:r w:rsidR="00BA5069" w:rsidRPr="00DD2D2C">
        <w:rPr>
          <w:rFonts w:cstheme="minorHAnsi"/>
        </w:rPr>
        <w:fldChar w:fldCharType="begin">
          <w:fldData xml:space="preserve">PEVuZE5vdGU+PENpdGU+PEF1dGhvcj5Db2F0ZXM8L0F1dGhvcj48WWVhcj4yMDE1PC9ZZWFyPjxS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</w:fldData>
        </w:fldChar>
      </w:r>
      <w:r w:rsidR="009D6BB7">
        <w:rPr>
          <w:rFonts w:cstheme="minorHAnsi"/>
        </w:rPr>
        <w:instrText xml:space="preserve"> ADDIN EN.CITE </w:instrText>
      </w:r>
      <w:r w:rsidR="009D6BB7">
        <w:rPr>
          <w:rFonts w:cstheme="minorHAnsi"/>
        </w:rPr>
        <w:fldChar w:fldCharType="begin">
          <w:fldData xml:space="preserve">PEVuZE5vdGU+PENpdGU+PEF1dGhvcj5Db2F0ZXM8L0F1dGhvcj48WWVhcj4yMDE1PC9ZZWFyPjxS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</w:fldData>
        </w:fldChar>
      </w:r>
      <w:r w:rsidR="009D6BB7">
        <w:rPr>
          <w:rFonts w:cstheme="minorHAnsi"/>
        </w:rPr>
        <w:instrText xml:space="preserve"> ADDIN EN.CITE.DATA </w:instrText>
      </w:r>
      <w:r w:rsidR="009D6BB7">
        <w:rPr>
          <w:rFonts w:cstheme="minorHAnsi"/>
        </w:rPr>
      </w:r>
      <w:r w:rsidR="009D6BB7">
        <w:rPr>
          <w:rFonts w:cstheme="minorHAnsi"/>
        </w:rPr>
        <w:fldChar w:fldCharType="end"/>
      </w:r>
      <w:r w:rsidR="00BA5069" w:rsidRPr="00DD2D2C">
        <w:rPr>
          <w:rFonts w:cstheme="minorHAnsi"/>
        </w:rPr>
      </w:r>
      <w:r w:rsidR="00BA5069" w:rsidRPr="00DD2D2C">
        <w:rPr>
          <w:rFonts w:cstheme="minorHAnsi"/>
        </w:rPr>
        <w:fldChar w:fldCharType="separate"/>
      </w:r>
      <w:r w:rsidR="009D6BB7" w:rsidRPr="009D6BB7">
        <w:rPr>
          <w:rFonts w:cstheme="minorHAnsi"/>
          <w:noProof/>
          <w:vertAlign w:val="superscript"/>
        </w:rPr>
        <w:t>16</w:t>
      </w:r>
      <w:r w:rsidR="00BA5069" w:rsidRPr="00DD2D2C">
        <w:rPr>
          <w:rFonts w:cstheme="minorHAnsi"/>
        </w:rPr>
        <w:fldChar w:fldCharType="end"/>
      </w:r>
      <w:r w:rsidR="001E57FC">
        <w:rPr>
          <w:rFonts w:cstheme="minorHAnsi"/>
        </w:rPr>
        <w:t xml:space="preserve">.  </w:t>
      </w:r>
      <w:r w:rsidR="0077074F" w:rsidRPr="00DD2D2C">
        <w:rPr>
          <w:rFonts w:cstheme="minorHAnsi"/>
        </w:rPr>
        <w:t>Th</w:t>
      </w:r>
      <w:r w:rsidR="001E57FC">
        <w:rPr>
          <w:rFonts w:cstheme="minorHAnsi"/>
        </w:rPr>
        <w:t>e results of this study</w:t>
      </w:r>
      <w:r w:rsidR="0077074F" w:rsidRPr="00DD2D2C">
        <w:rPr>
          <w:rFonts w:cstheme="minorHAnsi"/>
        </w:rPr>
        <w:t xml:space="preserve"> led to the 2015</w:t>
      </w:r>
      <w:r w:rsidR="0077074F" w:rsidRPr="00330AD6">
        <w:t xml:space="preserve"> European League Against Rheumatism (EULAR) Treatment recommendations for PsA incorporating as its first recommendation that “treatment should be aimed at reaching the target of remission or, alternatively, minimal/low disease activity, by regular monitoring and appropriate adjustment of therapy”</w:t>
      </w:r>
      <w:r w:rsidR="0077074F" w:rsidRPr="00330AD6">
        <w:fldChar w:fldCharType="begin">
          <w:fldData xml:space="preserve">PEVuZE5vdGU+PENpdGU+PEF1dGhvcj5Hb3NzZWM8L0F1dGhvcj48WWVhcj4yMDE2PC9ZZWFyPjxS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</w:fldData>
        </w:fldChar>
      </w:r>
      <w:r w:rsidR="009D6BB7">
        <w:instrText xml:space="preserve"> ADDIN EN.CITE </w:instrText>
      </w:r>
      <w:r w:rsidR="009D6BB7">
        <w:fldChar w:fldCharType="begin">
          <w:fldData xml:space="preserve">PEVuZE5vdGU+PENpdGU+PEF1dGhvcj5Hb3NzZWM8L0F1dGhvcj48WWVhcj4yMDE2PC9ZZWFyPjxS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</w:fldData>
        </w:fldChar>
      </w:r>
      <w:r w:rsidR="009D6BB7">
        <w:instrText xml:space="preserve"> ADDIN EN.CITE.DATA </w:instrText>
      </w:r>
      <w:r w:rsidR="009D6BB7">
        <w:fldChar w:fldCharType="end"/>
      </w:r>
      <w:r w:rsidR="0077074F" w:rsidRPr="00330AD6">
        <w:fldChar w:fldCharType="separate"/>
      </w:r>
      <w:r w:rsidR="009D6BB7" w:rsidRPr="009D6BB7">
        <w:rPr>
          <w:noProof/>
          <w:vertAlign w:val="superscript"/>
        </w:rPr>
        <w:t>17</w:t>
      </w:r>
      <w:r w:rsidR="0077074F" w:rsidRPr="00330AD6">
        <w:fldChar w:fldCharType="end"/>
      </w:r>
      <w:r w:rsidR="0077074F" w:rsidRPr="00330AD6">
        <w:t xml:space="preserve">.  </w:t>
      </w:r>
      <w:bookmarkStart w:id="0" w:name="_Hlk29566034"/>
      <w:r w:rsidR="00C44798">
        <w:t xml:space="preserve">However, to date the TICOPA trial is the only study directly comparing a treat-to-target approach with standard care in PsA and further </w:t>
      </w:r>
      <w:bookmarkStart w:id="1" w:name="_GoBack"/>
      <w:bookmarkEnd w:id="1"/>
      <w:r w:rsidR="00C44798">
        <w:t>evidence would be beneficial.</w:t>
      </w:r>
    </w:p>
    <w:p w14:paraId="1DBF02CA" w14:textId="69BA3874" w:rsidR="00C44798" w:rsidRDefault="007B4095" w:rsidP="003E3F8F">
      <w:pPr>
        <w:spacing w:line="480" w:lineRule="auto"/>
      </w:pPr>
      <w:bookmarkStart w:id="2" w:name="_Hlk29565839"/>
      <w:bookmarkEnd w:id="0"/>
      <w:r>
        <w:t xml:space="preserve">In addition to MDA, </w:t>
      </w:r>
      <w:proofErr w:type="gramStart"/>
      <w:r>
        <w:t>a number of</w:t>
      </w:r>
      <w:proofErr w:type="gramEnd"/>
      <w:r>
        <w:t xml:space="preserve"> other potential “targets” have been identified. Definitions of remission and low disease activity have been proposed for additional disease activity measures including the disease activity in PsA (DAPSA) score</w:t>
      </w:r>
      <w:r w:rsidR="00600815">
        <w:fldChar w:fldCharType="begin"/>
      </w:r>
      <w:r w:rsidR="009D6BB7">
        <w:instrText xml:space="preserve"> ADDIN EN.CITE &lt;EndNote&gt;&lt;Cite&gt;&lt;Author&gt;Schoels&lt;/Author&gt;&lt;Year&gt;2016&lt;/Year&gt;&lt;RecNum&gt;3157&lt;/RecNum&gt;&lt;DisplayText&gt;&lt;style face="superscript"&gt;18&lt;/style&gt;&lt;/DisplayText&gt;&lt;record&gt;&lt;rec-number&gt;3157&lt;/rec-number&gt;&lt;foreign-keys&gt;&lt;key app="EN" db-id="rz9r5999fpzt9peptdrpffpuxaftd0prvfrr" timestamp="1467126730"&gt;3157&lt;/key&gt;&lt;/foreign-keys&gt;&lt;ref-type name="Journal Article"&gt;17&lt;/ref-type&gt;&lt;contributors&gt;&lt;authors&gt;&lt;author&gt;Schoels, M. M.&lt;/author&gt;&lt;author&gt;Aletaha, D.&lt;/author&gt;&lt;author&gt;Alasti, F.&lt;/author&gt;&lt;author&gt;Smolen, J. S.&lt;/author&gt;&lt;/authors&gt;&lt;/contributors&gt;&lt;auth-address&gt;Second Department of Internal Medicine, Hietzing Hospital, Vienna, Austria.&amp;#xD;Division of Rheumatology, Department of Medicine III, Medical University of Vienna, Vienna, Austria.&amp;#xD;Second Department of Internal Medicine, Hietzing Hospital, Vienna, Austria Division of Rheumatology, Department of Medicine III, Medical University of Vienna, Vienna, Austria.&lt;/auth-address&gt;&lt;titles&gt;&lt;title&gt;Disease activity in psoriatic arthritis (PsA): defining remission and treatment success using the DAPSA score&lt;/title&gt;&lt;secondary-title&gt;Ann Rheum Dis&lt;/secondary-title&gt;&lt;/titles&gt;&lt;periodical&gt;&lt;full-title&gt;Annals of the Rheumatic Diseases&lt;/full-title&gt;&lt;abbr-1&gt;Ann Rheum Dis&lt;/abbr-1&gt;&lt;/periodical&gt;&lt;pages&gt;811-8&lt;/pages&gt;&lt;volume&gt;75&lt;/volume&gt;&lt;number&gt;5&lt;/number&gt;&lt;keywords&gt;&lt;keyword&gt;Arthritis&lt;/keyword&gt;&lt;keyword&gt;Outcomes research&lt;/keyword&gt;&lt;keyword&gt;Psoriatic Arthritis&lt;/keyword&gt;&lt;/keywords&gt;&lt;dates&gt;&lt;year&gt;2016&lt;/year&gt;&lt;pub-dates&gt;&lt;date&gt;May&lt;/date&gt;&lt;/pub-dates&gt;&lt;/dates&gt;&lt;isbn&gt;1468-2060 (Electronic)&amp;#xD;0003-4967 (Linking)&lt;/isbn&gt;&lt;accession-num&gt;26269398&lt;/accession-num&gt;&lt;urls&gt;&lt;related-urls&gt;&lt;url&gt;http://www.ncbi.nlm.nih.gov/pubmed/26269398&lt;/url&gt;&lt;/related-urls&gt;&lt;/urls&gt;&lt;electronic-resource-num&gt;10.1136/annrheumdis-2015-207507&lt;/electronic-resource-num&gt;&lt;/record&gt;&lt;/Cite&gt;&lt;/EndNote&gt;</w:instrText>
      </w:r>
      <w:r w:rsidR="00600815">
        <w:fldChar w:fldCharType="separate"/>
      </w:r>
      <w:r w:rsidR="009D6BB7" w:rsidRPr="009D6BB7">
        <w:rPr>
          <w:noProof/>
          <w:vertAlign w:val="superscript"/>
        </w:rPr>
        <w:t>18</w:t>
      </w:r>
      <w:r w:rsidR="00600815">
        <w:fldChar w:fldCharType="end"/>
      </w:r>
      <w:r>
        <w:t>, PsA disease activity score (PASDAS)</w:t>
      </w:r>
      <w:r w:rsidR="00600815">
        <w:fldChar w:fldCharType="begin"/>
      </w:r>
      <w:r w:rsidR="009D6BB7">
        <w:instrText xml:space="preserve"> ADDIN EN.CITE &lt;EndNote&gt;&lt;Cite&gt;&lt;Author&gt;Coates&lt;/Author&gt;&lt;Year&gt;2016&lt;/Year&gt;&lt;RecNum&gt;3100&lt;/RecNum&gt;&lt;DisplayText&gt;&lt;style face="superscript"&gt;19&lt;/style&gt;&lt;/DisplayText&gt;&lt;record&gt;&lt;rec-number&gt;3100&lt;/rec-number&gt;&lt;foreign-keys&gt;&lt;key app="EN" db-id="rz9r5999fpzt9peptdrpffpuxaftd0prvfrr" timestamp="1458312927"&gt;3100&lt;/key&gt;&lt;/foreign-keys&gt;&lt;ref-type name="Journal Article"&gt;17&lt;/ref-type&gt;&lt;contributors&gt;&lt;authors&gt;&lt;author&gt;Coates, L. C.&lt;/author&gt;&lt;author&gt;Helliwell, P. S.&lt;/author&gt;&lt;/authors&gt;&lt;/contributors&gt;&lt;auth-address&gt;From the Leeds Institute of Rheumatic and Musculoskeletal Medicine, University of Leeds, Leeds, UK.L.C. Coates, MB, BS, MRCP, PhD, UK National Institute for Health Research Clinical Lecturer, University of Leeds; P.S. Helliwell, MA, DM, PhD, FRCP, Senior Lecturer in Rheumatology, University of Leeds.&amp;#xD;From the Leeds Institute of Rheumatic and Musculoskeletal Medicine, University of Leeds, Leeds, UK.L.C. Coates, MB, BS, MRCP, PhD, UK National Institute for Health Research Clinical Lecturer, University of Leeds; P.S. Helliwell, MA, DM, PhD, FRCP, Senior Lecturer in Rheumatology, University of Leeds. P.Helliwell@leeds.ac.uk.&lt;/auth-address&gt;&lt;titles&gt;&lt;title&gt;Defining Low Disease Activity States in Psoriatic Arthritis using Novel Composite Disease Instruments&lt;/title&gt;&lt;secondary-title&gt;J Rheumatol&lt;/secondary-title&gt;&lt;/titles&gt;&lt;periodical&gt;&lt;full-title&gt;Journal of Rheumatology&lt;/full-title&gt;&lt;abbr-1&gt;J Rheumatol&lt;/abbr-1&gt;&lt;/periodical&gt;&lt;pages&gt;371-5&lt;/pages&gt;&lt;volume&gt;43&lt;/volume&gt;&lt;number&gt;2&lt;/number&gt;&lt;keywords&gt;&lt;keyword&gt;Low disease activity&lt;/keyword&gt;&lt;keyword&gt;Psoriatic arthritis&lt;/keyword&gt;&lt;keyword&gt;Remission&lt;/keyword&gt;&lt;/keywords&gt;&lt;dates&gt;&lt;year&gt;2016&lt;/year&gt;&lt;pub-dates&gt;&lt;date&gt;Feb&lt;/date&gt;&lt;/pub-dates&gt;&lt;/dates&gt;&lt;isbn&gt;0315-162X (Print)&amp;#xD;0315-162X (Linking)&lt;/isbn&gt;&lt;accession-num&gt;26669918&lt;/accession-num&gt;&lt;urls&gt;&lt;related-urls&gt;&lt;url&gt;http://www.ncbi.nlm.nih.gov/pubmed/26669918&lt;/url&gt;&lt;/related-urls&gt;&lt;/urls&gt;&lt;electronic-resource-num&gt;10.3899/jrheum.150826&lt;/electronic-resource-num&gt;&lt;/record&gt;&lt;/Cite&gt;&lt;/EndNote&gt;</w:instrText>
      </w:r>
      <w:r w:rsidR="00600815">
        <w:fldChar w:fldCharType="separate"/>
      </w:r>
      <w:r w:rsidR="009D6BB7" w:rsidRPr="009D6BB7">
        <w:rPr>
          <w:noProof/>
          <w:vertAlign w:val="superscript"/>
        </w:rPr>
        <w:t>19</w:t>
      </w:r>
      <w:r w:rsidR="00600815">
        <w:fldChar w:fldCharType="end"/>
      </w:r>
      <w:r>
        <w:t xml:space="preserve"> and the </w:t>
      </w:r>
      <w:r w:rsidR="00600815">
        <w:t>composite PsA disease activity index (CPDAI)</w:t>
      </w:r>
      <w:r w:rsidR="00600815">
        <w:fldChar w:fldCharType="begin"/>
      </w:r>
      <w:r w:rsidR="009D6BB7">
        <w:instrText xml:space="preserve"> ADDIN EN.CITE &lt;EndNote&gt;&lt;Cite&gt;&lt;Author&gt;Coates&lt;/Author&gt;&lt;Year&gt;2016&lt;/Year&gt;&lt;RecNum&gt;3100&lt;/RecNum&gt;&lt;DisplayText&gt;&lt;style face="superscript"&gt;19&lt;/style&gt;&lt;/DisplayText&gt;&lt;record&gt;&lt;rec-number&gt;3100&lt;/rec-number&gt;&lt;foreign-keys&gt;&lt;key app="EN" db-id="rz9r5999fpzt9peptdrpffpuxaftd0prvfrr" timestamp="1458312927"&gt;3100&lt;/key&gt;&lt;/foreign-keys&gt;&lt;ref-type name="Journal Article"&gt;17&lt;/ref-type&gt;&lt;contributors&gt;&lt;authors&gt;&lt;author&gt;Coates, L. C.&lt;/author&gt;&lt;author&gt;Helliwell, P. S.&lt;/author&gt;&lt;/authors&gt;&lt;/contributors&gt;&lt;auth-address&gt;From the Leeds Institute of Rheumatic and Musculoskeletal Medicine, University of Leeds, Leeds, UK.L.C. Coates, MB, BS, MRCP, PhD, UK National Institute for Health Research Clinical Lecturer, University of Leeds; P.S. Helliwell, MA, DM, PhD, FRCP, Senior Lecturer in Rheumatology, University of Leeds.&amp;#xD;From the Leeds Institute of Rheumatic and Musculoskeletal Medicine, University of Leeds, Leeds, UK.L.C. Coates, MB, BS, MRCP, PhD, UK National Institute for Health Research Clinical Lecturer, University of Leeds; P.S. Helliwell, MA, DM, PhD, FRCP, Senior Lecturer in Rheumatology, University of Leeds. P.Helliwell@leeds.ac.uk.&lt;/auth-address&gt;&lt;titles&gt;&lt;title&gt;Defining Low Disease Activity States in Psoriatic Arthritis using Novel Composite Disease Instruments&lt;/title&gt;&lt;secondary-title&gt;J Rheumatol&lt;/secondary-title&gt;&lt;/titles&gt;&lt;periodical&gt;&lt;full-title&gt;Journal of Rheumatology&lt;/full-title&gt;&lt;abbr-1&gt;J Rheumatol&lt;/abbr-1&gt;&lt;/periodical&gt;&lt;pages&gt;371-5&lt;/pages&gt;&lt;volume&gt;43&lt;/volume&gt;&lt;number&gt;2&lt;/number&gt;&lt;keywords&gt;&lt;keyword&gt;Low disease activity&lt;/keyword&gt;&lt;keyword&gt;Psoriatic arthritis&lt;/keyword&gt;&lt;keyword&gt;Remission&lt;/keyword&gt;&lt;/keywords&gt;&lt;dates&gt;&lt;year&gt;2016&lt;/year&gt;&lt;pub-dates&gt;&lt;date&gt;Feb&lt;/date&gt;&lt;/pub-dates&gt;&lt;/dates&gt;&lt;isbn&gt;0315-162X (Print)&amp;#xD;0315-162X (Linking)&lt;/isbn&gt;&lt;accession-num&gt;26669918&lt;/accession-num&gt;&lt;urls&gt;&lt;related-urls&gt;&lt;url&gt;http://www.ncbi.nlm.nih.gov/pubmed/26669918&lt;/url&gt;&lt;/related-urls&gt;&lt;/urls&gt;&lt;electronic-resource-num&gt;10.3899/jrheum.150826&lt;/electronic-resource-num&gt;&lt;/record&gt;&lt;/Cite&gt;&lt;/EndNote&gt;</w:instrText>
      </w:r>
      <w:r w:rsidR="00600815">
        <w:fldChar w:fldCharType="separate"/>
      </w:r>
      <w:r w:rsidR="009D6BB7" w:rsidRPr="009D6BB7">
        <w:rPr>
          <w:noProof/>
          <w:vertAlign w:val="superscript"/>
        </w:rPr>
        <w:t>19</w:t>
      </w:r>
      <w:r w:rsidR="00600815">
        <w:fldChar w:fldCharType="end"/>
      </w:r>
      <w:r w:rsidR="00600815">
        <w:t xml:space="preserve">.  </w:t>
      </w:r>
      <w:r w:rsidR="00C44798">
        <w:t xml:space="preserve">The DAPSA focuses on peripheral arthritis whilst the PASDAS and CPDAI reflect disease activity in multiple domains </w:t>
      </w:r>
      <w:proofErr w:type="gramStart"/>
      <w:r w:rsidR="00C44798">
        <w:t>similar to</w:t>
      </w:r>
      <w:proofErr w:type="gramEnd"/>
      <w:r w:rsidR="00C44798">
        <w:t xml:space="preserve"> MDA.  </w:t>
      </w:r>
      <w:r w:rsidR="00600815">
        <w:t xml:space="preserve">Achievement of these </w:t>
      </w:r>
      <w:r w:rsidR="00C44798">
        <w:t>remission/low disease activity states</w:t>
      </w:r>
      <w:r w:rsidR="00600815">
        <w:t xml:space="preserve"> has been shown to be associated with improved outcomes in terms of quality of life and radiographic progression</w:t>
      </w:r>
      <w:r w:rsidR="00600815">
        <w:fldChar w:fldCharType="begin">
          <w:fldData xml:space="preserve">PEVuZE5vdGU+PENpdGU+PEF1dGhvcj5BbGV0YWhhPC9BdXRob3I+PFllYXI+MjAxNzwvWWVhcj48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</w:fldData>
        </w:fldChar>
      </w:r>
      <w:r w:rsidR="009D6BB7">
        <w:instrText xml:space="preserve"> ADDIN EN.CITE </w:instrText>
      </w:r>
      <w:r w:rsidR="009D6BB7">
        <w:fldChar w:fldCharType="begin">
          <w:fldData xml:space="preserve">PEVuZE5vdGU+PENpdGU+PEF1dGhvcj5BbGV0YWhhPC9BdXRob3I+PFllYXI+MjAxNzwvWWVhcj48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</w:fldData>
        </w:fldChar>
      </w:r>
      <w:r w:rsidR="009D6BB7">
        <w:instrText xml:space="preserve"> ADDIN EN.CITE.DATA </w:instrText>
      </w:r>
      <w:r w:rsidR="009D6BB7">
        <w:fldChar w:fldCharType="end"/>
      </w:r>
      <w:r w:rsidR="00600815">
        <w:fldChar w:fldCharType="separate"/>
      </w:r>
      <w:r w:rsidR="009D6BB7" w:rsidRPr="009D6BB7">
        <w:rPr>
          <w:noProof/>
          <w:vertAlign w:val="superscript"/>
        </w:rPr>
        <w:t>20 21</w:t>
      </w:r>
      <w:r w:rsidR="00600815">
        <w:fldChar w:fldCharType="end"/>
      </w:r>
      <w:r w:rsidR="00C44798">
        <w:t xml:space="preserve">.  </w:t>
      </w:r>
    </w:p>
    <w:p w14:paraId="04F06BD6" w14:textId="798498E6" w:rsidR="004E54AE" w:rsidRPr="00330AD6" w:rsidRDefault="00C44798" w:rsidP="003E3F8F">
      <w:pPr>
        <w:spacing w:line="480" w:lineRule="auto"/>
      </w:pPr>
      <w:proofErr w:type="gramStart"/>
      <w:r>
        <w:t>As yet</w:t>
      </w:r>
      <w:proofErr w:type="gramEnd"/>
      <w:r>
        <w:t>, there is no international consensus on the optimal measure to use in a treat-to-target strategy,</w:t>
      </w:r>
      <w:r w:rsidR="00600815">
        <w:t xml:space="preserve"> but </w:t>
      </w:r>
      <w:r>
        <w:t>only MDA has been</w:t>
      </w:r>
      <w:r w:rsidR="00600815">
        <w:t xml:space="preserve"> tested in a treat-to-target strategy</w:t>
      </w:r>
      <w:r>
        <w:t xml:space="preserve"> trial</w:t>
      </w:r>
      <w:r w:rsidR="00600815">
        <w:t>.</w:t>
      </w:r>
      <w:r>
        <w:t xml:space="preserve">  </w:t>
      </w:r>
      <w:r w:rsidR="004E54AE" w:rsidRPr="00330AD6">
        <w:t>In 2017, international recommendations</w:t>
      </w:r>
      <w:r w:rsidR="00D53990">
        <w:t xml:space="preserve"> that</w:t>
      </w:r>
      <w:r w:rsidR="004E54AE" w:rsidRPr="00330AD6">
        <w:t xml:space="preserve"> focus</w:t>
      </w:r>
      <w:r w:rsidR="00D53990">
        <w:t>ed</w:t>
      </w:r>
      <w:r w:rsidR="004E54AE" w:rsidRPr="00330AD6">
        <w:t xml:space="preserve"> specifically on treat-to-target in </w:t>
      </w:r>
      <w:proofErr w:type="spellStart"/>
      <w:r w:rsidR="004E54AE" w:rsidRPr="00330AD6">
        <w:t>spondyloarthritis</w:t>
      </w:r>
      <w:proofErr w:type="spellEnd"/>
      <w:r w:rsidR="004E54AE" w:rsidRPr="00330AD6">
        <w:t xml:space="preserve"> (including PsA) </w:t>
      </w:r>
      <w:r w:rsidR="004E54AE" w:rsidRPr="00330AD6">
        <w:lastRenderedPageBreak/>
        <w:t xml:space="preserve">were published.  </w:t>
      </w:r>
      <w:r w:rsidR="00495DF5" w:rsidRPr="00330AD6">
        <w:t xml:space="preserve">These were underpinned by a systematic literature review </w:t>
      </w:r>
      <w:r w:rsidR="002D2AD4">
        <w:t>that</w:t>
      </w:r>
      <w:r w:rsidR="00495DF5" w:rsidRPr="00330AD6">
        <w:t xml:space="preserve"> included the TICOPA data.  These recommendations confirm that treatment should be aimed at remission or alternatively minimal/low disease activity and specify that MDA is an approved outcome measure to utilise as a target in </w:t>
      </w:r>
      <w:proofErr w:type="spellStart"/>
      <w:r w:rsidR="00495DF5" w:rsidRPr="00330AD6">
        <w:t>PsA.</w:t>
      </w:r>
      <w:proofErr w:type="spellEnd"/>
      <w:r>
        <w:t xml:space="preserve">  The GRAPPA-OMERACT recommendations support this view and favoured MDA over DAPSA as it reflected psoriasis and </w:t>
      </w:r>
      <w:proofErr w:type="spellStart"/>
      <w:r>
        <w:t>enthesitis</w:t>
      </w:r>
      <w:proofErr w:type="spellEnd"/>
      <w:r>
        <w:t xml:space="preserve"> in addition to peripheral joint disease </w:t>
      </w:r>
      <w:r>
        <w:fldChar w:fldCharType="begin">
          <w:fldData xml:space="preserve">PEVuZE5vdGU+PENpdGU+PEF1dGhvcj5Db2F0ZXM8L0F1dGhvcj48WWVhcj4yMDE4PC9ZZWFyPjxS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</w:fldData>
        </w:fldChar>
      </w:r>
      <w:r w:rsidR="009D6BB7">
        <w:instrText xml:space="preserve"> ADDIN EN.CITE </w:instrText>
      </w:r>
      <w:r w:rsidR="009D6BB7">
        <w:fldChar w:fldCharType="begin">
          <w:fldData xml:space="preserve">PEVuZE5vdGU+PENpdGU+PEF1dGhvcj5Db2F0ZXM8L0F1dGhvcj48WWVhcj4yMDE4PC9ZZWFyPjxS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</w:fldData>
        </w:fldChar>
      </w:r>
      <w:r w:rsidR="009D6BB7">
        <w:instrText xml:space="preserve"> ADDIN EN.CITE.DATA </w:instrText>
      </w:r>
      <w:r w:rsidR="009D6BB7">
        <w:fldChar w:fldCharType="end"/>
      </w:r>
      <w:r>
        <w:fldChar w:fldCharType="separate"/>
      </w:r>
      <w:r w:rsidR="009D6BB7" w:rsidRPr="009D6BB7">
        <w:rPr>
          <w:noProof/>
          <w:vertAlign w:val="superscript"/>
        </w:rPr>
        <w:t>22</w:t>
      </w:r>
      <w:r>
        <w:fldChar w:fldCharType="end"/>
      </w:r>
      <w:r>
        <w:t>.</w:t>
      </w:r>
    </w:p>
    <w:bookmarkEnd w:id="2"/>
    <w:p w14:paraId="16659BD4" w14:textId="452279E3" w:rsidR="00495DF5" w:rsidRDefault="00495DF5" w:rsidP="003E3F8F">
      <w:pPr>
        <w:autoSpaceDE w:val="0"/>
        <w:autoSpaceDN w:val="0"/>
        <w:adjustRightInd w:val="0"/>
        <w:spacing w:after="0" w:line="480" w:lineRule="auto"/>
        <w:rPr>
          <w:rFonts w:ascii="Calibri" w:hAnsi="Calibri" w:cs="Calibri"/>
        </w:rPr>
      </w:pPr>
      <w:r w:rsidRPr="00330AD6">
        <w:t>Unfortunately</w:t>
      </w:r>
      <w:r w:rsidR="00BE5C00">
        <w:t>,</w:t>
      </w:r>
      <w:r w:rsidRPr="00330AD6">
        <w:t xml:space="preserve"> despite this change in international treatment recommendations, a treat-to-target approach </w:t>
      </w:r>
      <w:r w:rsidR="0077074F" w:rsidRPr="00330AD6">
        <w:t>has not been translated into routine clinical practice</w:t>
      </w:r>
      <w:r w:rsidR="00330AD6" w:rsidRPr="00330AD6">
        <w:t xml:space="preserve"> </w:t>
      </w:r>
      <w:r w:rsidR="0077074F" w:rsidRPr="00330AD6">
        <w:fldChar w:fldCharType="begin"/>
      </w:r>
      <w:r w:rsidR="009D6BB7">
        <w:instrText xml:space="preserve"> ADDIN EN.CITE &lt;EndNote&gt;&lt;Cite&gt;&lt;Author&gt;Coates&lt;/Author&gt;&lt;Year&gt;2016&lt;/Year&gt;&lt;RecNum&gt;3120&lt;/RecNum&gt;&lt;DisplayText&gt;&lt;style face="superscript"&gt;23&lt;/style&gt;&lt;/DisplayText&gt;&lt;record&gt;&lt;rec-number&gt;3120&lt;/rec-number&gt;&lt;foreign-keys&gt;&lt;key app="EN" db-id="rz9r5999fpzt9peptdrpffpuxaftd0prvfrr" timestamp="1462976394"&gt;3120&lt;/key&gt;&lt;/foreign-keys&gt;&lt;ref-type name="Journal Article"&gt;17&lt;/ref-type&gt;&lt;contributors&gt;&lt;authors&gt;&lt;author&gt;Coates, L. C.&lt;/author&gt;&lt;author&gt;Helliwell, P. S.&lt;/author&gt;&lt;/authors&gt;&lt;/contributors&gt;&lt;auth-address&gt;Leeds Institute of Rheumatic and Musculoskeletal Medicine, University of Leeds, Leeds, UK Leeds Musculoskeletal Biomedical Research Unit, Leeds Teaching Hospitals NHS Trust, Leeds, UK.&lt;/auth-address&gt;&lt;titles&gt;&lt;title&gt;Treating to target in psoriatic arthritis: how to implement in clinical practice&lt;/title&gt;&lt;secondary-title&gt;Ann Rheum Dis&lt;/secondary-title&gt;&lt;/titles&gt;&lt;periodical&gt;&lt;full-title&gt;Annals of the Rheumatic Diseases&lt;/full-title&gt;&lt;abbr-1&gt;Ann Rheum Dis&lt;/abbr-1&gt;&lt;/periodical&gt;&lt;pages&gt;640-3&lt;/pages&gt;&lt;volume&gt;75&lt;/volume&gt;&lt;number&gt;4&lt;/number&gt;&lt;keywords&gt;&lt;keyword&gt;Outcomes research&lt;/keyword&gt;&lt;keyword&gt;Psoriatic Arthritis&lt;/keyword&gt;&lt;keyword&gt;Treatment&lt;/keyword&gt;&lt;/keywords&gt;&lt;dates&gt;&lt;year&gt;2016&lt;/year&gt;&lt;pub-dates&gt;&lt;date&gt;Apr&lt;/date&gt;&lt;/pub-dates&gt;&lt;/dates&gt;&lt;isbn&gt;1468-2060 (Electronic)&amp;#xD;0003-4967 (Linking)&lt;/isbn&gt;&lt;accession-num&gt;26672066&lt;/accession-num&gt;&lt;urls&gt;&lt;related-urls&gt;&lt;url&gt;http://www.ncbi.nlm.nih.gov/pubmed/26672066&lt;/url&gt;&lt;/related-urls&gt;&lt;/urls&gt;&lt;electronic-resource-num&gt;10.1136/annrheumdis-2015-208617&lt;/electronic-resource-num&gt;&lt;/record&gt;&lt;/Cite&gt;&lt;/EndNote&gt;</w:instrText>
      </w:r>
      <w:r w:rsidR="0077074F" w:rsidRPr="00330AD6">
        <w:fldChar w:fldCharType="separate"/>
      </w:r>
      <w:r w:rsidR="009D6BB7" w:rsidRPr="009D6BB7">
        <w:rPr>
          <w:noProof/>
          <w:vertAlign w:val="superscript"/>
        </w:rPr>
        <w:t>23</w:t>
      </w:r>
      <w:r w:rsidR="0077074F" w:rsidRPr="00330AD6">
        <w:fldChar w:fldCharType="end"/>
      </w:r>
      <w:r w:rsidR="0077074F" w:rsidRPr="00330AD6">
        <w:t xml:space="preserve">.  </w:t>
      </w:r>
      <w:r w:rsidRPr="00330AD6">
        <w:t>A</w:t>
      </w:r>
      <w:r w:rsidR="00BE5C00">
        <w:t>n</w:t>
      </w:r>
      <w:r w:rsidRPr="00330AD6">
        <w:t xml:space="preserve"> international survey in 2017 found that only </w:t>
      </w:r>
      <w:r w:rsidRPr="00330AD6">
        <w:rPr>
          <w:rFonts w:ascii="Calibri" w:hAnsi="Calibri" w:cs="Calibri"/>
        </w:rPr>
        <w:t>45% of</w:t>
      </w:r>
      <w:r w:rsidR="00BE5C00">
        <w:rPr>
          <w:rFonts w:ascii="Calibri" w:hAnsi="Calibri" w:cs="Calibri"/>
        </w:rPr>
        <w:t xml:space="preserve"> health care professionals</w:t>
      </w:r>
      <w:r w:rsidRPr="00330AD6">
        <w:rPr>
          <w:rFonts w:ascii="Calibri" w:hAnsi="Calibri" w:cs="Calibri"/>
        </w:rPr>
        <w:t xml:space="preserve"> </w:t>
      </w:r>
      <w:r w:rsidR="00BE5C00">
        <w:rPr>
          <w:rFonts w:ascii="Calibri" w:hAnsi="Calibri" w:cs="Calibri"/>
        </w:rPr>
        <w:t>(</w:t>
      </w:r>
      <w:r w:rsidRPr="00330AD6">
        <w:rPr>
          <w:rFonts w:ascii="Calibri" w:hAnsi="Calibri" w:cs="Calibri"/>
        </w:rPr>
        <w:t>HCPs</w:t>
      </w:r>
      <w:r w:rsidR="00BE5C00">
        <w:rPr>
          <w:rFonts w:ascii="Calibri" w:hAnsi="Calibri" w:cs="Calibri"/>
        </w:rPr>
        <w:t>)</w:t>
      </w:r>
      <w:r w:rsidRPr="00330AD6">
        <w:rPr>
          <w:rFonts w:ascii="Calibri" w:hAnsi="Calibri" w:cs="Calibri"/>
        </w:rPr>
        <w:t xml:space="preserve"> reported that they regularly use a composite measure </w:t>
      </w:r>
      <w:r w:rsidR="00330AD6" w:rsidRPr="00330AD6">
        <w:rPr>
          <w:rFonts w:ascii="Calibri" w:hAnsi="Calibri" w:cs="Calibri"/>
        </w:rPr>
        <w:t xml:space="preserve">required for treat-to-target </w:t>
      </w:r>
      <w:r w:rsidRPr="00330AD6">
        <w:rPr>
          <w:rFonts w:ascii="Calibri" w:hAnsi="Calibri" w:cs="Calibri"/>
        </w:rPr>
        <w:t>in their practice, most commonly the MDA</w:t>
      </w:r>
      <w:r w:rsidR="00330AD6" w:rsidRPr="00330AD6">
        <w:rPr>
          <w:rFonts w:ascii="Calibri" w:hAnsi="Calibri" w:cs="Calibri"/>
        </w:rPr>
        <w:t xml:space="preserve"> criteria</w:t>
      </w:r>
      <w:r w:rsidRPr="00330AD6">
        <w:rPr>
          <w:rFonts w:ascii="Calibri" w:hAnsi="Calibri" w:cs="Calibri"/>
        </w:rPr>
        <w:t xml:space="preserve"> or the routine assessment of patient index data (RAPID3)</w:t>
      </w:r>
      <w:r w:rsidR="00C573C1">
        <w:t xml:space="preserve"> </w:t>
      </w:r>
      <w:r w:rsidR="00F0624F">
        <w:fldChar w:fldCharType="begin">
          <w:fldData xml:space="preserve">PEVuZE5vdGU+PENpdGU+PEF1dGhvcj5Db2F0ZXM8L0F1dGhvcj48WWVhcj4yMDE4PC9ZZWFyPjxS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</w:fldData>
        </w:fldChar>
      </w:r>
      <w:r w:rsidR="009D6BB7">
        <w:instrText xml:space="preserve"> ADDIN EN.CITE </w:instrText>
      </w:r>
      <w:r w:rsidR="009D6BB7">
        <w:fldChar w:fldCharType="begin">
          <w:fldData xml:space="preserve">PEVuZE5vdGU+PENpdGU+PEF1dGhvcj5Db2F0ZXM8L0F1dGhvcj48WWVhcj4yMDE4PC9ZZWFyPjxS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</w:fldData>
        </w:fldChar>
      </w:r>
      <w:r w:rsidR="009D6BB7">
        <w:instrText xml:space="preserve"> ADDIN EN.CITE.DATA </w:instrText>
      </w:r>
      <w:r w:rsidR="009D6BB7">
        <w:fldChar w:fldCharType="end"/>
      </w:r>
      <w:r w:rsidR="00F0624F">
        <w:fldChar w:fldCharType="separate"/>
      </w:r>
      <w:r w:rsidR="009D6BB7" w:rsidRPr="009D6BB7">
        <w:rPr>
          <w:noProof/>
          <w:vertAlign w:val="superscript"/>
        </w:rPr>
        <w:t>22</w:t>
      </w:r>
      <w:r w:rsidR="00F0624F">
        <w:fldChar w:fldCharType="end"/>
      </w:r>
      <w:r w:rsidRPr="00330AD6">
        <w:rPr>
          <w:rFonts w:ascii="Calibri" w:hAnsi="Calibri" w:cs="Calibri"/>
        </w:rPr>
        <w:t xml:space="preserve">.  This survey was </w:t>
      </w:r>
      <w:r w:rsidR="002D2AD4">
        <w:rPr>
          <w:rFonts w:ascii="Calibri" w:hAnsi="Calibri" w:cs="Calibri"/>
        </w:rPr>
        <w:t>distributed</w:t>
      </w:r>
      <w:r w:rsidRPr="00330AD6">
        <w:rPr>
          <w:rFonts w:ascii="Calibri" w:hAnsi="Calibri" w:cs="Calibri"/>
        </w:rPr>
        <w:t xml:space="preserve"> to members of the Group for Research and Assessment of Psoriasis and Psoriatic Arthritis (GRAPPA) and therefore represents view</w:t>
      </w:r>
      <w:r w:rsidR="002D2AD4">
        <w:rPr>
          <w:rFonts w:ascii="Calibri" w:hAnsi="Calibri" w:cs="Calibri"/>
        </w:rPr>
        <w:t>s</w:t>
      </w:r>
      <w:r w:rsidRPr="00330AD6">
        <w:rPr>
          <w:rFonts w:ascii="Calibri" w:hAnsi="Calibri" w:cs="Calibri"/>
        </w:rPr>
        <w:t xml:space="preserve"> of rheumatologists and other </w:t>
      </w:r>
      <w:r w:rsidR="00E563F7">
        <w:rPr>
          <w:rFonts w:ascii="Calibri" w:hAnsi="Calibri" w:cs="Calibri"/>
        </w:rPr>
        <w:t>clinicians</w:t>
      </w:r>
      <w:r w:rsidRPr="00330AD6">
        <w:rPr>
          <w:rFonts w:ascii="Calibri" w:hAnsi="Calibri" w:cs="Calibri"/>
        </w:rPr>
        <w:t xml:space="preserve"> with a specialist interest in </w:t>
      </w:r>
      <w:proofErr w:type="spellStart"/>
      <w:r w:rsidRPr="00330AD6">
        <w:rPr>
          <w:rFonts w:ascii="Calibri" w:hAnsi="Calibri" w:cs="Calibri"/>
        </w:rPr>
        <w:t>PsA.</w:t>
      </w:r>
      <w:proofErr w:type="spellEnd"/>
      <w:r w:rsidRPr="00330AD6">
        <w:rPr>
          <w:rFonts w:ascii="Calibri" w:hAnsi="Calibri" w:cs="Calibri"/>
        </w:rPr>
        <w:t xml:space="preserve">  </w:t>
      </w:r>
      <w:r w:rsidR="00330AD6" w:rsidRPr="00330AD6">
        <w:rPr>
          <w:rFonts w:ascii="Calibri" w:hAnsi="Calibri" w:cs="Calibri"/>
        </w:rPr>
        <w:t xml:space="preserve">It should be expected that uptake of treat-to-target in routine practice </w:t>
      </w:r>
      <w:r w:rsidR="00035E59">
        <w:rPr>
          <w:rFonts w:ascii="Calibri" w:hAnsi="Calibri" w:cs="Calibri"/>
        </w:rPr>
        <w:t xml:space="preserve">could be </w:t>
      </w:r>
      <w:r w:rsidR="00330AD6" w:rsidRPr="00330AD6">
        <w:rPr>
          <w:rFonts w:ascii="Calibri" w:hAnsi="Calibri" w:cs="Calibri"/>
        </w:rPr>
        <w:t>even lower.  A small UK based survey</w:t>
      </w:r>
      <w:r w:rsidR="008F61B2">
        <w:rPr>
          <w:rFonts w:ascii="Calibri" w:hAnsi="Calibri" w:cs="Calibri"/>
        </w:rPr>
        <w:t xml:space="preserve"> in 2015</w:t>
      </w:r>
      <w:r w:rsidR="00330AD6" w:rsidRPr="00330AD6">
        <w:rPr>
          <w:rFonts w:ascii="Calibri" w:hAnsi="Calibri" w:cs="Calibri"/>
        </w:rPr>
        <w:t xml:space="preserve"> previously found that only around 10% of </w:t>
      </w:r>
      <w:r w:rsidR="007C7397">
        <w:rPr>
          <w:rFonts w:ascii="Calibri" w:hAnsi="Calibri" w:cs="Calibri"/>
        </w:rPr>
        <w:t>c</w:t>
      </w:r>
      <w:r w:rsidR="00E563F7">
        <w:rPr>
          <w:rFonts w:ascii="Calibri" w:hAnsi="Calibri" w:cs="Calibri"/>
        </w:rPr>
        <w:t>linicians</w:t>
      </w:r>
      <w:r w:rsidR="00330AD6" w:rsidRPr="00330AD6">
        <w:rPr>
          <w:rFonts w:ascii="Calibri" w:hAnsi="Calibri" w:cs="Calibri"/>
        </w:rPr>
        <w:t xml:space="preserve"> reported using a treat-to-target approach in PsA</w:t>
      </w:r>
      <w:r w:rsidR="008F61B2">
        <w:rPr>
          <w:rFonts w:ascii="Calibri" w:hAnsi="Calibri" w:cs="Calibri"/>
        </w:rPr>
        <w:t xml:space="preserve"> (Coates LC, unpublished data)</w:t>
      </w:r>
      <w:r w:rsidR="00330AD6" w:rsidRPr="00330AD6">
        <w:rPr>
          <w:rFonts w:ascii="Calibri" w:hAnsi="Calibri" w:cs="Calibri"/>
        </w:rPr>
        <w:t>.</w:t>
      </w:r>
    </w:p>
    <w:p w14:paraId="5317D880" w14:textId="77777777" w:rsidR="00C573C1" w:rsidRDefault="00C573C1" w:rsidP="003E3F8F">
      <w:pPr>
        <w:autoSpaceDE w:val="0"/>
        <w:autoSpaceDN w:val="0"/>
        <w:adjustRightInd w:val="0"/>
        <w:spacing w:after="0" w:line="480" w:lineRule="auto"/>
        <w:rPr>
          <w:rFonts w:ascii="Calibri" w:hAnsi="Calibri" w:cs="Calibri"/>
        </w:rPr>
      </w:pPr>
    </w:p>
    <w:p w14:paraId="54D98116" w14:textId="0D995A7D" w:rsidR="00C573C1" w:rsidRDefault="00C573C1" w:rsidP="003E3F8F">
      <w:pPr>
        <w:autoSpaceDE w:val="0"/>
        <w:autoSpaceDN w:val="0"/>
        <w:adjustRightInd w:val="0"/>
        <w:spacing w:after="0" w:line="480" w:lineRule="auto"/>
      </w:pPr>
      <w:r>
        <w:rPr>
          <w:rFonts w:ascii="Calibri" w:hAnsi="Calibri" w:cs="Calibri"/>
        </w:rPr>
        <w:t>T</w:t>
      </w:r>
      <w:r w:rsidR="00D332B4">
        <w:rPr>
          <w:rFonts w:ascii="Calibri" w:hAnsi="Calibri" w:cs="Calibri"/>
        </w:rPr>
        <w:t>o date, t</w:t>
      </w:r>
      <w:r>
        <w:rPr>
          <w:rFonts w:ascii="Calibri" w:hAnsi="Calibri" w:cs="Calibri"/>
        </w:rPr>
        <w:t xml:space="preserve">here has been relatively little focus on the implementation of treat-to-target in PsA </w:t>
      </w:r>
      <w:r w:rsidR="00F1592F">
        <w:rPr>
          <w:rFonts w:ascii="Calibri" w:hAnsi="Calibri" w:cs="Calibri"/>
        </w:rPr>
        <w:t>apart from</w:t>
      </w:r>
      <w:r>
        <w:rPr>
          <w:rFonts w:ascii="Calibri" w:hAnsi="Calibri" w:cs="Calibri"/>
        </w:rPr>
        <w:t xml:space="preserve"> inclusion in treatment recommendations.  </w:t>
      </w:r>
      <w:r w:rsidR="00D332B4">
        <w:rPr>
          <w:rFonts w:ascii="Calibri" w:hAnsi="Calibri" w:cs="Calibri"/>
        </w:rPr>
        <w:t xml:space="preserve">There have been some local educational initiatives to encourage </w:t>
      </w:r>
      <w:r w:rsidR="00E563F7">
        <w:rPr>
          <w:rFonts w:ascii="Calibri" w:hAnsi="Calibri" w:cs="Calibri"/>
        </w:rPr>
        <w:t>clinicians</w:t>
      </w:r>
      <w:r w:rsidR="00D332B4">
        <w:rPr>
          <w:rFonts w:ascii="Calibri" w:hAnsi="Calibri" w:cs="Calibri"/>
        </w:rPr>
        <w:t xml:space="preserve"> to consider a treat-to-target approach and practical training on how to assess these outcomes, but they are not widespread.  In contrast to RA</w:t>
      </w:r>
      <w:r w:rsidR="008F61B2">
        <w:rPr>
          <w:rFonts w:cstheme="minorHAnsi"/>
        </w:rPr>
        <w:fldChar w:fldCharType="begin"/>
      </w:r>
      <w:r w:rsidR="009D6BB7">
        <w:rPr>
          <w:rFonts w:cstheme="minorHAnsi"/>
        </w:rPr>
        <w:instrText xml:space="preserve"> ADDIN EN.CITE &lt;EndNote&gt;&lt;Cite&gt;&lt;Author&gt;National Institute for Health and Clinical Excellence&lt;/Author&gt;&lt;Year&gt;2018&lt;/Year&gt;&lt;RecNum&gt;2999&lt;/RecNum&gt;&lt;DisplayText&gt;&lt;style face="superscript"&gt;24&lt;/style&gt;&lt;/DisplayText&gt;&lt;record&gt;&lt;rec-number&gt;2999&lt;/rec-number&gt;&lt;foreign-keys&gt;&lt;key app="EN" db-id="rz9r5999fpzt9peptdrpffpuxaftd0prvfrr" timestamp="1383576709"&gt;2999&lt;/key&gt;&lt;/foreign-keys&gt;&lt;ref-type name="Government Document"&gt;46&lt;/ref-type&gt;&lt;contributors&gt;&lt;authors&gt;&lt;author&gt;National Institute for Health and Clinical Excellence,&lt;/author&gt;&lt;/authors&gt;&lt;/contributors&gt;&lt;titles&gt;&lt;title&gt;Rheumatoid arthritis in adults: management&lt;/title&gt;&lt;/titles&gt;&lt;number&gt;NG100&lt;/number&gt;&lt;dates&gt;&lt;year&gt;2018&lt;/year&gt;&lt;/dates&gt;&lt;urls&gt;&lt;/urls&gt;&lt;/record&gt;&lt;/Cite&gt;&lt;/EndNote&gt;</w:instrText>
      </w:r>
      <w:r w:rsidR="008F61B2">
        <w:rPr>
          <w:rFonts w:cstheme="minorHAnsi"/>
        </w:rPr>
        <w:fldChar w:fldCharType="separate"/>
      </w:r>
      <w:r w:rsidR="009D6BB7" w:rsidRPr="009D6BB7">
        <w:rPr>
          <w:rFonts w:cstheme="minorHAnsi"/>
          <w:noProof/>
          <w:vertAlign w:val="superscript"/>
        </w:rPr>
        <w:t>24</w:t>
      </w:r>
      <w:r w:rsidR="008F61B2">
        <w:rPr>
          <w:rFonts w:cstheme="minorHAnsi"/>
        </w:rPr>
        <w:fldChar w:fldCharType="end"/>
      </w:r>
      <w:r w:rsidR="00D332B4">
        <w:rPr>
          <w:rFonts w:ascii="Calibri" w:hAnsi="Calibri" w:cs="Calibri"/>
        </w:rPr>
        <w:t xml:space="preserve">, </w:t>
      </w:r>
      <w:r w:rsidR="00F1592F">
        <w:rPr>
          <w:rFonts w:ascii="Calibri" w:hAnsi="Calibri" w:cs="Calibri"/>
        </w:rPr>
        <w:t>we are not aware of any</w:t>
      </w:r>
      <w:r w:rsidR="0088263B">
        <w:rPr>
          <w:rFonts w:ascii="Calibri" w:hAnsi="Calibri" w:cs="Calibri"/>
        </w:rPr>
        <w:t xml:space="preserve"> </w:t>
      </w:r>
      <w:r w:rsidR="00D332B4">
        <w:rPr>
          <w:rFonts w:ascii="Calibri" w:hAnsi="Calibri" w:cs="Calibri"/>
        </w:rPr>
        <w:t>national guidelines</w:t>
      </w:r>
      <w:r w:rsidR="00F10DB1">
        <w:rPr>
          <w:rFonts w:ascii="Calibri" w:hAnsi="Calibri" w:cs="Calibri"/>
        </w:rPr>
        <w:t>, such as those from the National Institute of Health and Clinical Excellence (NICE) in the UK,</w:t>
      </w:r>
      <w:r w:rsidR="00D332B4">
        <w:rPr>
          <w:rFonts w:ascii="Calibri" w:hAnsi="Calibri" w:cs="Calibri"/>
        </w:rPr>
        <w:t xml:space="preserve"> </w:t>
      </w:r>
      <w:r w:rsidR="00F1592F">
        <w:rPr>
          <w:rFonts w:ascii="Calibri" w:hAnsi="Calibri" w:cs="Calibri"/>
        </w:rPr>
        <w:t>that</w:t>
      </w:r>
      <w:r w:rsidR="00D332B4">
        <w:rPr>
          <w:rFonts w:ascii="Calibri" w:hAnsi="Calibri" w:cs="Calibri"/>
        </w:rPr>
        <w:t xml:space="preserve"> </w:t>
      </w:r>
      <w:r w:rsidR="00F1592F">
        <w:rPr>
          <w:rFonts w:ascii="Calibri" w:hAnsi="Calibri" w:cs="Calibri"/>
        </w:rPr>
        <w:t>have</w:t>
      </w:r>
      <w:r w:rsidR="00D332B4">
        <w:rPr>
          <w:rFonts w:ascii="Calibri" w:hAnsi="Calibri" w:cs="Calibri"/>
        </w:rPr>
        <w:t xml:space="preserve"> </w:t>
      </w:r>
      <w:r w:rsidR="00732692">
        <w:rPr>
          <w:rFonts w:ascii="Calibri" w:hAnsi="Calibri" w:cs="Calibri"/>
        </w:rPr>
        <w:t xml:space="preserve">recommended </w:t>
      </w:r>
      <w:r w:rsidR="00D332B4">
        <w:rPr>
          <w:rFonts w:ascii="Calibri" w:hAnsi="Calibri" w:cs="Calibri"/>
        </w:rPr>
        <w:t>the use of a treat-to-target approach</w:t>
      </w:r>
      <w:r w:rsidR="00F1592F">
        <w:rPr>
          <w:rFonts w:ascii="Calibri" w:hAnsi="Calibri" w:cs="Calibri"/>
        </w:rPr>
        <w:t xml:space="preserve"> so it may not have become a priority.</w:t>
      </w:r>
      <w:r w:rsidR="00D332B4">
        <w:rPr>
          <w:rFonts w:ascii="Calibri" w:hAnsi="Calibri" w:cs="Calibri"/>
        </w:rPr>
        <w:t xml:space="preserve"> </w:t>
      </w:r>
    </w:p>
    <w:p w14:paraId="373A19FC" w14:textId="77777777" w:rsidR="009F7187" w:rsidRPr="00330AD6" w:rsidRDefault="009F7187" w:rsidP="003E3F8F">
      <w:pPr>
        <w:autoSpaceDE w:val="0"/>
        <w:autoSpaceDN w:val="0"/>
        <w:adjustRightInd w:val="0"/>
        <w:spacing w:after="0" w:line="480" w:lineRule="auto"/>
      </w:pPr>
    </w:p>
    <w:p w14:paraId="4B03AF17" w14:textId="6995E18F" w:rsidR="00C573C1" w:rsidRDefault="00330AD6" w:rsidP="003E3F8F">
      <w:pPr>
        <w:spacing w:line="480" w:lineRule="auto"/>
      </w:pPr>
      <w:r>
        <w:t xml:space="preserve">This failure of translation from trial results to implementation in clinical practice is preventing optimal care of people with PsA in many centres.  </w:t>
      </w:r>
      <w:r w:rsidR="00DD2D2C">
        <w:t>Observational s</w:t>
      </w:r>
      <w:r>
        <w:t xml:space="preserve">tudies have </w:t>
      </w:r>
      <w:r w:rsidR="00DD2D2C">
        <w:t xml:space="preserve">provided insight into </w:t>
      </w:r>
      <w:r w:rsidR="00DD2D2C">
        <w:lastRenderedPageBreak/>
        <w:t xml:space="preserve">the </w:t>
      </w:r>
      <w:r w:rsidR="00BF6ABA">
        <w:t xml:space="preserve">discrepancy between </w:t>
      </w:r>
      <w:r w:rsidR="00E20A7C">
        <w:t>clinician</w:t>
      </w:r>
      <w:r w:rsidR="00BF6ABA">
        <w:t xml:space="preserve"> opinion and objective measurement of a target.  A study in the Netherlands found that two-thirds of patients whom the clinician felt were in an acceptable disease state did fulfil the MDA criteria</w:t>
      </w:r>
      <w:r w:rsidR="00B875D5">
        <w:t>,</w:t>
      </w:r>
      <w:r w:rsidR="00C573C1">
        <w:t xml:space="preserve"> </w:t>
      </w:r>
      <w:r w:rsidR="00035E59">
        <w:t xml:space="preserve">suggesting reasonable disease control </w:t>
      </w:r>
      <w:r w:rsidR="00C573C1">
        <w:t xml:space="preserve">when assessments were </w:t>
      </w:r>
      <w:r w:rsidR="002D2AD4">
        <w:t xml:space="preserve">subsequently </w:t>
      </w:r>
      <w:r w:rsidR="00C573C1">
        <w:t>performed</w:t>
      </w:r>
      <w:r w:rsidR="00BF6ABA">
        <w:t xml:space="preserve">.  </w:t>
      </w:r>
      <w:r w:rsidR="00035E59">
        <w:t>The remaining</w:t>
      </w:r>
      <w:r w:rsidR="00BF6ABA">
        <w:t xml:space="preserve"> one-third (88/250) </w:t>
      </w:r>
      <w:r w:rsidR="00035E59">
        <w:t xml:space="preserve">of </w:t>
      </w:r>
      <w:r w:rsidR="00BF6ABA">
        <w:t xml:space="preserve">patients did not fulfil </w:t>
      </w:r>
      <w:r w:rsidR="00DD2D2C">
        <w:t>the MDA</w:t>
      </w:r>
      <w:r w:rsidR="00BF6ABA">
        <w:t xml:space="preserve"> criteria </w:t>
      </w:r>
      <w:r w:rsidR="00035E59">
        <w:t xml:space="preserve">but the </w:t>
      </w:r>
      <w:r w:rsidR="00E20A7C">
        <w:t>clinician</w:t>
      </w:r>
      <w:r w:rsidR="00035E59">
        <w:t xml:space="preserve"> reviewing them</w:t>
      </w:r>
      <w:r w:rsidR="00DD2D2C">
        <w:t xml:space="preserve"> </w:t>
      </w:r>
      <w:r w:rsidR="00341B92">
        <w:t xml:space="preserve">did not </w:t>
      </w:r>
      <w:r w:rsidR="00035E59">
        <w:t>suggest</w:t>
      </w:r>
      <w:r w:rsidR="00341B92">
        <w:t xml:space="preserve"> an escalation in treatment</w:t>
      </w:r>
      <w:r w:rsidR="00DD2D2C">
        <w:t xml:space="preserve">.  </w:t>
      </w:r>
      <w:r w:rsidR="00BF6ABA">
        <w:t xml:space="preserve">In </w:t>
      </w:r>
      <w:proofErr w:type="gramStart"/>
      <w:r w:rsidR="00BF6ABA">
        <w:t>the majority of</w:t>
      </w:r>
      <w:proofErr w:type="gramEnd"/>
      <w:r w:rsidR="00BF6ABA">
        <w:t xml:space="preserve"> cases, this discordance was driven by </w:t>
      </w:r>
      <w:r w:rsidR="000F2165">
        <w:t xml:space="preserve">a high number of </w:t>
      </w:r>
      <w:r w:rsidR="00BF6ABA">
        <w:t>tender joint</w:t>
      </w:r>
      <w:r w:rsidR="000F2165">
        <w:t>s</w:t>
      </w:r>
      <w:r w:rsidR="00BF6ABA">
        <w:t xml:space="preserve">, </w:t>
      </w:r>
      <w:r w:rsidR="000F2165">
        <w:t xml:space="preserve">and high </w:t>
      </w:r>
      <w:r w:rsidR="00BF6ABA">
        <w:t xml:space="preserve">pain and patient global </w:t>
      </w:r>
      <w:r w:rsidR="000F2165">
        <w:t>scores</w:t>
      </w:r>
      <w:r w:rsidR="00BF6ABA">
        <w:t xml:space="preserve"> (83, 82 and 80% respectively)</w:t>
      </w:r>
      <w:r w:rsidR="000F2165">
        <w:t xml:space="preserve"> which may not always reflect disease activity.  However</w:t>
      </w:r>
      <w:r w:rsidR="00BF6ABA">
        <w:t xml:space="preserve"> a significant proportion of these patients also had objective disease activity evidenced by swollen joints (35%), </w:t>
      </w:r>
      <w:proofErr w:type="spellStart"/>
      <w:r w:rsidR="00BF6ABA">
        <w:t>enthesitis</w:t>
      </w:r>
      <w:proofErr w:type="spellEnd"/>
      <w:r w:rsidR="00BF6ABA">
        <w:t xml:space="preserve"> (14%) and skin psoriasis (43%) </w:t>
      </w:r>
      <w:r w:rsidR="00BF6ABA">
        <w:fldChar w:fldCharType="begin"/>
      </w:r>
      <w:r w:rsidR="009D6BB7">
        <w:instrText xml:space="preserve"> ADDIN EN.CITE &lt;EndNote&gt;&lt;Cite&gt;&lt;Author&gt;van Mens&lt;/Author&gt;&lt;Year&gt;2017&lt;/Year&gt;&lt;RecNum&gt;3264&lt;/RecNum&gt;&lt;DisplayText&gt;&lt;style face="superscript"&gt;25&lt;/style&gt;&lt;/DisplayText&gt;&lt;record&gt;&lt;rec-number&gt;3264&lt;/rec-number&gt;&lt;foreign-keys&gt;&lt;key app="EN" db-id="rz9r5999fpzt9peptdrpffpuxaftd0prvfrr" timestamp="1500541998"&gt;3264&lt;/key&gt;&lt;/foreign-keys&gt;&lt;ref-type name="Journal Article"&gt;17&lt;/ref-type&gt;&lt;contributors&gt;&lt;authors&gt;&lt;author&gt;van Mens, L. J. J.&lt;/author&gt;&lt;author&gt;Turina, M. C.&lt;/author&gt;&lt;author&gt;van de Sande, M. G. H.&lt;/author&gt;&lt;author&gt;Nurmohamed, M. T.&lt;/author&gt;&lt;author&gt;van Kuijk, A. W. R.&lt;/author&gt;&lt;author&gt;Baeten, D. L. P.&lt;/author&gt;&lt;/authors&gt;&lt;/contributors&gt;&lt;auth-address&gt;Department of Clinical Immunology and Rheumatology, Amsterdam Rheumatology and immunology Center, Academic Medical Center/University of Amsterdam.&amp;#xD;Rheumatology, Amsterdam Rheumatology and immunology Center, Reade, Amsterdam, the Netherlands.&lt;/auth-address&gt;&lt;titles&gt;&lt;title&gt;Residual disease activity in psoriatic arthritis: discordance between the rheumatologist&amp;apos;s opinion and minimal disease activity measurement&lt;/title&gt;&lt;secondary-title&gt;Rheumatology (Oxford)&lt;/secondary-title&gt;&lt;/titles&gt;&lt;periodical&gt;&lt;full-title&gt;Rheumatology&lt;/full-title&gt;&lt;abbr-1&gt;Rheumatology (Oxford)&lt;/abbr-1&gt;&lt;/periodical&gt;&lt;keywords&gt;&lt;keyword&gt;minimal disease activity&lt;/keyword&gt;&lt;keyword&gt;outcomes research&lt;/keyword&gt;&lt;keyword&gt;psoriatic arthritis&lt;/keyword&gt;&lt;keyword&gt;residual disease activity&lt;/keyword&gt;&lt;/keywords&gt;&lt;dates&gt;&lt;year&gt;2017&lt;/year&gt;&lt;pub-dates&gt;&lt;date&gt;May 24&lt;/date&gt;&lt;/pub-dates&gt;&lt;/dates&gt;&lt;isbn&gt;1462-0332 (Electronic)&amp;#xD;1462-0324 (Linking)&lt;/isbn&gt;&lt;accession-num&gt;28541484&lt;/accession-num&gt;&lt;urls&gt;&lt;related-urls&gt;&lt;url&gt;https://www.ncbi.nlm.nih.gov/pubmed/28541484&lt;/url&gt;&lt;/related-urls&gt;&lt;/urls&gt;&lt;electronic-resource-num&gt;10.1093/rheumatology/kex183&lt;/electronic-resource-num&gt;&lt;/record&gt;&lt;/Cite&gt;&lt;/EndNote&gt;</w:instrText>
      </w:r>
      <w:r w:rsidR="00BF6ABA">
        <w:fldChar w:fldCharType="separate"/>
      </w:r>
      <w:r w:rsidR="009D6BB7" w:rsidRPr="009D6BB7">
        <w:rPr>
          <w:noProof/>
          <w:vertAlign w:val="superscript"/>
        </w:rPr>
        <w:t>25</w:t>
      </w:r>
      <w:r w:rsidR="00BF6ABA">
        <w:fldChar w:fldCharType="end"/>
      </w:r>
      <w:r w:rsidR="00732692">
        <w:t>, suggesting that non-clinical factors might also have a role in supporting the uptake of a  treat-to-target approach.</w:t>
      </w:r>
    </w:p>
    <w:p w14:paraId="6760D753" w14:textId="1A7AF301" w:rsidR="0077074F" w:rsidRDefault="00BF6ABA" w:rsidP="003E3F8F">
      <w:pPr>
        <w:spacing w:line="480" w:lineRule="auto"/>
      </w:pPr>
      <w:r>
        <w:t>Even in consultations where clinicians identify ongoing active disease, this does not often trigger a treatment change. In a</w:t>
      </w:r>
      <w:r w:rsidR="007C6D4E">
        <w:t xml:space="preserve"> second</w:t>
      </w:r>
      <w:r>
        <w:t xml:space="preserve"> </w:t>
      </w:r>
      <w:r w:rsidR="007C6D4E">
        <w:t>Dutch</w:t>
      </w:r>
      <w:r>
        <w:t xml:space="preserve"> observational study</w:t>
      </w:r>
      <w:r w:rsidR="007C6D4E">
        <w:t xml:space="preserve">, 63% (90/142) </w:t>
      </w:r>
      <w:r w:rsidR="002D2AD4">
        <w:t xml:space="preserve">of </w:t>
      </w:r>
      <w:r w:rsidR="007C6D4E">
        <w:t xml:space="preserve">patients were </w:t>
      </w:r>
      <w:r w:rsidR="002D2AD4">
        <w:t>considered</w:t>
      </w:r>
      <w:r w:rsidR="007C6D4E">
        <w:t xml:space="preserve"> to have active disease, but a treatment change was only instituted in 23% (21/90).  The most common reason for this was that either </w:t>
      </w:r>
      <w:r w:rsidR="005A6EF2">
        <w:t xml:space="preserve">that the clinician felt that </w:t>
      </w:r>
      <w:r w:rsidR="007C6D4E">
        <w:t>the residual disease was not substantial enough to justify treatment adjustment or that the patient did not wish to adjust treatment. However</w:t>
      </w:r>
      <w:r w:rsidR="00DD2D2C">
        <w:t>,</w:t>
      </w:r>
      <w:r w:rsidR="007C6D4E">
        <w:t xml:space="preserve"> when </w:t>
      </w:r>
      <w:r w:rsidR="00F10DB1">
        <w:t xml:space="preserve">subsequent assessments were performed, </w:t>
      </w:r>
      <w:r w:rsidR="007C6D4E">
        <w:t>patients without treatment adjustment</w:t>
      </w:r>
      <w:r w:rsidR="00F10DB1">
        <w:t xml:space="preserve"> had similar levels of disease activity,</w:t>
      </w:r>
      <w:r w:rsidR="00F10DB1" w:rsidRPr="00F10DB1">
        <w:t xml:space="preserve"> </w:t>
      </w:r>
      <w:r w:rsidR="00F10DB1">
        <w:t>such as joint counts and patient scores, to those receiving treatment escalation.  This suggests that more formal assessments of disease activity may identify active disease tha</w:t>
      </w:r>
      <w:r w:rsidR="001A670A">
        <w:t>n</w:t>
      </w:r>
      <w:r w:rsidR="00F10DB1">
        <w:t xml:space="preserve"> is otherwise unappreciated in some routine consultations </w:t>
      </w:r>
      <w:r w:rsidR="00F0624F">
        <w:fldChar w:fldCharType="begin">
          <w:fldData xml:space="preserve">PEVuZE5vdGU+PENpdGU+PEF1dGhvcj52YW4gTWVuczwvQXV0aG9yPjxZZWFyPjIwMTc8L1llYXI+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</w:fldData>
        </w:fldChar>
      </w:r>
      <w:r w:rsidR="009D6BB7">
        <w:instrText xml:space="preserve"> ADDIN EN.CITE </w:instrText>
      </w:r>
      <w:r w:rsidR="009D6BB7">
        <w:fldChar w:fldCharType="begin">
          <w:fldData xml:space="preserve">PEVuZE5vdGU+PENpdGU+PEF1dGhvcj52YW4gTWVuczwvQXV0aG9yPjxZZWFyPjIwMTc8L1llYXI+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</w:fldData>
        </w:fldChar>
      </w:r>
      <w:r w:rsidR="009D6BB7">
        <w:instrText xml:space="preserve"> ADDIN EN.CITE.DATA </w:instrText>
      </w:r>
      <w:r w:rsidR="009D6BB7">
        <w:fldChar w:fldCharType="end"/>
      </w:r>
      <w:r w:rsidR="00F0624F">
        <w:fldChar w:fldCharType="separate"/>
      </w:r>
      <w:r w:rsidR="009D6BB7" w:rsidRPr="009D6BB7">
        <w:rPr>
          <w:noProof/>
          <w:vertAlign w:val="superscript"/>
        </w:rPr>
        <w:t>26</w:t>
      </w:r>
      <w:r w:rsidR="00F0624F">
        <w:fldChar w:fldCharType="end"/>
      </w:r>
      <w:r w:rsidR="007C6D4E">
        <w:t>.</w:t>
      </w:r>
      <w:r w:rsidR="00341B92">
        <w:t xml:space="preserve">  </w:t>
      </w:r>
      <w:r w:rsidR="007C7397">
        <w:t>There has been little research on patients’ opinions on a treat-to-target approach</w:t>
      </w:r>
      <w:r w:rsidR="001A670A">
        <w:t>,</w:t>
      </w:r>
      <w:r w:rsidR="007C7397">
        <w:t xml:space="preserve"> and no research to date on whether educating patients about a treat-to-target approach may result in a change in their views about treatment escalation.   </w:t>
      </w:r>
      <w:r w:rsidR="00341B92">
        <w:t xml:space="preserve">Whilst following a treat-to-target approach does not </w:t>
      </w:r>
      <w:r w:rsidR="00341B92" w:rsidRPr="00341B92">
        <w:t xml:space="preserve">remove </w:t>
      </w:r>
      <w:r w:rsidR="00732692">
        <w:t xml:space="preserve">a treatment and management plan that is tailored to the </w:t>
      </w:r>
      <w:r w:rsidR="00341B92" w:rsidRPr="00341B92">
        <w:t>individual</w:t>
      </w:r>
      <w:r w:rsidR="00341B92">
        <w:t>, th</w:t>
      </w:r>
      <w:r w:rsidR="00732692">
        <w:t>ese</w:t>
      </w:r>
      <w:r w:rsidR="00341B92">
        <w:t xml:space="preserve"> data highlight the potential undertreatment of patients in routine practice when treat-to-target is not followed.  </w:t>
      </w:r>
    </w:p>
    <w:p w14:paraId="0931806B" w14:textId="77777777" w:rsidR="008D762C" w:rsidRPr="002A4144" w:rsidRDefault="008D762C" w:rsidP="003E3F8F">
      <w:pPr>
        <w:spacing w:line="480" w:lineRule="auto"/>
        <w:rPr>
          <w:b/>
        </w:rPr>
      </w:pPr>
      <w:r w:rsidRPr="002A4144">
        <w:rPr>
          <w:b/>
        </w:rPr>
        <w:t>Implementation Science</w:t>
      </w:r>
    </w:p>
    <w:p w14:paraId="7F320964" w14:textId="5765F435" w:rsidR="00784125" w:rsidRDefault="001247F5" w:rsidP="003E3F8F">
      <w:pPr>
        <w:spacing w:line="480" w:lineRule="auto"/>
      </w:pPr>
      <w:r>
        <w:lastRenderedPageBreak/>
        <w:t>Implementation rese</w:t>
      </w:r>
      <w:r w:rsidR="004A3B22">
        <w:t xml:space="preserve">arch was initially conceived to address the poor uptake of effective interventions, and thereby improve the quality and effectiveness </w:t>
      </w:r>
      <w:r w:rsidR="004457C3">
        <w:t>of health service</w:t>
      </w:r>
      <w:r w:rsidR="00534935">
        <w:t>s</w:t>
      </w:r>
      <w:r w:rsidR="00144574">
        <w:t xml:space="preserve"> </w:t>
      </w:r>
      <w:r w:rsidR="005A6EF2">
        <w:fldChar w:fldCharType="begin"/>
      </w:r>
      <w:r w:rsidR="009D6BB7">
        <w:instrText xml:space="preserve"> ADDIN EN.CITE &lt;EndNote&gt;&lt;Cite&gt;&lt;Author&gt;Eccles&lt;/Author&gt;&lt;Year&gt;2007&lt;/Year&gt;&lt;RecNum&gt;3531&lt;/RecNum&gt;&lt;DisplayText&gt;&lt;style face="superscript"&gt;27&lt;/style&gt;&lt;/DisplayText&gt;&lt;record&gt;&lt;rec-number&gt;3531&lt;/rec-number&gt;&lt;foreign-keys&gt;&lt;key app="EN" db-id="rz9r5999fpzt9peptdrpffpuxaftd0prvfrr" timestamp="1574604536"&gt;3531&lt;/key&gt;&lt;/foreign-keys&gt;&lt;ref-type name="Journal Article"&gt;17&lt;/ref-type&gt;&lt;contributors&gt;&lt;authors&gt;&lt;author&gt;Eccles, M. P.&lt;/author&gt;&lt;author&gt;Johnston, M.&lt;/author&gt;&lt;author&gt;Hrisos, S.&lt;/author&gt;&lt;author&gt;Francis, J.&lt;/author&gt;&lt;author&gt;Grimshaw, J.&lt;/author&gt;&lt;author&gt;Steen, N.&lt;/author&gt;&lt;author&gt;Kaner, E. F.&lt;/author&gt;&lt;/authors&gt;&lt;/contributors&gt;&lt;auth-address&gt;Centre for Health Services Research, University of Newcastle upon Tyne, 21 Claremont Place Newcastle upon Tyne NE2 4AA, UK. martin.eccles@ncl.ac.uk&lt;/auth-address&gt;&lt;titles&gt;&lt;title&gt;Translating clinicians&amp;apos; beliefs into implementation interventions (TRACII): a protocol for an intervention modeling experiment to change clinicians&amp;apos; intentions to implement evidence-based practice&lt;/title&gt;&lt;secondary-title&gt;Implement Sci&lt;/secondary-title&gt;&lt;/titles&gt;&lt;periodical&gt;&lt;full-title&gt;Implement Sci&lt;/full-title&gt;&lt;/periodical&gt;&lt;pages&gt;27&lt;/pages&gt;&lt;volume&gt;2&lt;/volume&gt;&lt;edition&gt;2007/08/21&lt;/edition&gt;&lt;dates&gt;&lt;year&gt;2007&lt;/year&gt;&lt;pub-dates&gt;&lt;date&gt;Aug 16&lt;/date&gt;&lt;/pub-dates&gt;&lt;/dates&gt;&lt;isbn&gt;1748-5908 (Electronic)&amp;#xD;1748-5908 (Linking)&lt;/isbn&gt;&lt;accession-num&gt;17705824&lt;/accession-num&gt;&lt;urls&gt;&lt;related-urls&gt;&lt;url&gt;https://www.ncbi.nlm.nih.gov/pubmed/17705824&lt;/url&gt;&lt;/related-urls&gt;&lt;/urls&gt;&lt;custom2&gt;PMC1988805&lt;/custom2&gt;&lt;electronic-resource-num&gt;10.1186/1748-5908-2-27&lt;/electronic-resource-num&gt;&lt;/record&gt;&lt;/Cite&gt;&lt;/EndNote&gt;</w:instrText>
      </w:r>
      <w:r w:rsidR="005A6EF2">
        <w:fldChar w:fldCharType="separate"/>
      </w:r>
      <w:r w:rsidR="009D6BB7" w:rsidRPr="009D6BB7">
        <w:rPr>
          <w:noProof/>
          <w:vertAlign w:val="superscript"/>
        </w:rPr>
        <w:t>27</w:t>
      </w:r>
      <w:r w:rsidR="005A6EF2">
        <w:fldChar w:fldCharType="end"/>
      </w:r>
      <w:r w:rsidR="004A3B22">
        <w:t xml:space="preserve">.  </w:t>
      </w:r>
      <w:r w:rsidR="00EA42E6">
        <w:t>Examples of imple</w:t>
      </w:r>
      <w:r w:rsidR="000B0CCF">
        <w:t>mentation interventions include theory informed interventions to</w:t>
      </w:r>
      <w:r w:rsidR="00B9735D">
        <w:t xml:space="preserve"> support</w:t>
      </w:r>
      <w:r w:rsidR="000B0CCF">
        <w:t xml:space="preserve"> </w:t>
      </w:r>
      <w:r w:rsidR="004457C3">
        <w:t xml:space="preserve">change </w:t>
      </w:r>
      <w:r w:rsidR="00B9735D">
        <w:t xml:space="preserve">in </w:t>
      </w:r>
      <w:r w:rsidR="00534935">
        <w:t xml:space="preserve">healthcare </w:t>
      </w:r>
      <w:r w:rsidR="00534935" w:rsidRPr="00534935">
        <w:t>organizations, the behaviour of healthcare professionals or the use of health se</w:t>
      </w:r>
      <w:r w:rsidR="00534935">
        <w:t>rvices by healthcare recipients</w:t>
      </w:r>
      <w:r w:rsidR="00481CF3">
        <w:t xml:space="preserve"> </w:t>
      </w:r>
      <w:r w:rsidR="00481CF3">
        <w:fldChar w:fldCharType="begin"/>
      </w:r>
      <w:r w:rsidR="009D6BB7">
        <w:instrText xml:space="preserve"> ADDIN EN.CITE &lt;EndNote&gt;&lt;Cite&gt;&lt;Author&gt;Cochrane Effective Practice and Organisation of Care (EPOC)&lt;/Author&gt;&lt;Year&gt;2015&lt;/Year&gt;&lt;RecNum&gt;3530&lt;/RecNum&gt;&lt;DisplayText&gt;&lt;style face="superscript"&gt;28&lt;/style&gt;&lt;/DisplayText&gt;&lt;record&gt;&lt;rec-number&gt;3530&lt;/rec-number&gt;&lt;foreign-keys&gt;&lt;key app="EN" db-id="rz9r5999fpzt9peptdrpffpuxaftd0prvfrr" timestamp="1574601468"&gt;3530&lt;/key&gt;&lt;/foreign-keys&gt;&lt;ref-type name="Web Page"&gt;12&lt;/ref-type&gt;&lt;contributors&gt;&lt;authors&gt;&lt;author&gt;Cochrane Effective Practice and Organisation of Care (EPOC),&lt;/author&gt;&lt;/authors&gt;&lt;/contributors&gt;&lt;titles&gt;&lt;title&gt;EPOC Taxonomy&lt;/title&gt;&lt;/titles&gt;&lt;volume&gt;2019&lt;/volume&gt;&lt;number&gt;24th November&lt;/number&gt;&lt;dates&gt;&lt;year&gt;2015&lt;/year&gt;&lt;/dates&gt;&lt;urls&gt;&lt;related-urls&gt;&lt;url&gt;https://epoc.cochrane.org/epoc-taxonomy&lt;/url&gt;&lt;/related-urls&gt;&lt;/urls&gt;&lt;/record&gt;&lt;/Cite&gt;&lt;/EndNote&gt;</w:instrText>
      </w:r>
      <w:r w:rsidR="00481CF3">
        <w:fldChar w:fldCharType="separate"/>
      </w:r>
      <w:r w:rsidR="009D6BB7" w:rsidRPr="009D6BB7">
        <w:rPr>
          <w:noProof/>
          <w:vertAlign w:val="superscript"/>
        </w:rPr>
        <w:t>28</w:t>
      </w:r>
      <w:r w:rsidR="00481CF3">
        <w:fldChar w:fldCharType="end"/>
      </w:r>
      <w:r w:rsidR="004457C3">
        <w:t xml:space="preserve">. </w:t>
      </w:r>
      <w:r w:rsidR="00EA42E6">
        <w:t xml:space="preserve"> </w:t>
      </w:r>
      <w:r w:rsidR="0012089F">
        <w:t>E</w:t>
      </w:r>
      <w:r w:rsidR="0041295D">
        <w:t xml:space="preserve">ffective interventions </w:t>
      </w:r>
      <w:r w:rsidR="004A3B22">
        <w:t>have been identified to s</w:t>
      </w:r>
      <w:r w:rsidR="0041295D">
        <w:t xml:space="preserve">upport the implementation </w:t>
      </w:r>
      <w:r w:rsidR="0012089F">
        <w:t>of the treat-to-target approac</w:t>
      </w:r>
      <w:r w:rsidR="004A3B22">
        <w:t xml:space="preserve">h, </w:t>
      </w:r>
      <w:r w:rsidR="00EA42E6">
        <w:t xml:space="preserve">for example </w:t>
      </w:r>
      <w:r w:rsidR="00534935">
        <w:t xml:space="preserve">the TRACTION </w:t>
      </w:r>
      <w:r w:rsidR="00EA42E6">
        <w:t>cluster randomised trial</w:t>
      </w:r>
      <w:r w:rsidR="00481CF3">
        <w:t xml:space="preserve"> </w:t>
      </w:r>
      <w:r w:rsidR="00481CF3">
        <w:fldChar w:fldCharType="begin">
          <w:fldData xml:space="preserve">PEVuZE5vdGU+PENpdGU+PEF1dGhvcj5Tb2xvbW9uPC9BdXRob3I+PFllYXI+MjAxNjwvWWVhcj48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</w:fldData>
        </w:fldChar>
      </w:r>
      <w:r w:rsidR="009D6BB7">
        <w:instrText xml:space="preserve"> ADDIN EN.CITE </w:instrText>
      </w:r>
      <w:r w:rsidR="009D6BB7">
        <w:fldChar w:fldCharType="begin">
          <w:fldData xml:space="preserve">PEVuZE5vdGU+PENpdGU+PEF1dGhvcj5Tb2xvbW9uPC9BdXRob3I+PFllYXI+MjAxNjwvWWVhcj48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</w:fldData>
        </w:fldChar>
      </w:r>
      <w:r w:rsidR="009D6BB7">
        <w:instrText xml:space="preserve"> ADDIN EN.CITE.DATA </w:instrText>
      </w:r>
      <w:r w:rsidR="009D6BB7">
        <w:fldChar w:fldCharType="end"/>
      </w:r>
      <w:r w:rsidR="00481CF3">
        <w:fldChar w:fldCharType="separate"/>
      </w:r>
      <w:r w:rsidR="009D6BB7" w:rsidRPr="009D6BB7">
        <w:rPr>
          <w:noProof/>
          <w:vertAlign w:val="superscript"/>
        </w:rPr>
        <w:t>29</w:t>
      </w:r>
      <w:r w:rsidR="00481CF3">
        <w:fldChar w:fldCharType="end"/>
      </w:r>
      <w:r w:rsidR="00EA42E6">
        <w:t xml:space="preserve"> generated evidence of the effectiveness of </w:t>
      </w:r>
      <w:r w:rsidR="004A3B22">
        <w:t xml:space="preserve">a </w:t>
      </w:r>
      <w:r w:rsidR="0041295D">
        <w:t xml:space="preserve">learning </w:t>
      </w:r>
      <w:r w:rsidR="004A3B22">
        <w:t>collaborative</w:t>
      </w:r>
      <w:r w:rsidR="0041295D">
        <w:t xml:space="preserve"> </w:t>
      </w:r>
      <w:r w:rsidR="004A3B22">
        <w:t>to train</w:t>
      </w:r>
      <w:r w:rsidR="00EA42E6">
        <w:t xml:space="preserve"> </w:t>
      </w:r>
      <w:r w:rsidR="00E563F7">
        <w:t>clinicians</w:t>
      </w:r>
      <w:r w:rsidR="004A3B22">
        <w:t xml:space="preserve"> in </w:t>
      </w:r>
      <w:r w:rsidR="00EA42E6">
        <w:t xml:space="preserve">using </w:t>
      </w:r>
      <w:r w:rsidR="004A3B22">
        <w:t>treat-to-target</w:t>
      </w:r>
      <w:r w:rsidR="00EA42E6">
        <w:t xml:space="preserve"> to guide treatment decisions</w:t>
      </w:r>
      <w:r w:rsidR="00F10DB1">
        <w:t xml:space="preserve"> in RA</w:t>
      </w:r>
      <w:r w:rsidR="00EA42E6">
        <w:t>.</w:t>
      </w:r>
      <w:r w:rsidR="00784125">
        <w:t xml:space="preserve">  </w:t>
      </w:r>
      <w:r w:rsidR="00E20A7C">
        <w:t>In this study, t</w:t>
      </w:r>
      <w:r w:rsidR="00784125">
        <w:t>he learning collaborative was established with an initial one-day meeting with education around treat-to-target in R</w:t>
      </w:r>
      <w:r w:rsidR="00E20A7C">
        <w:t>A</w:t>
      </w:r>
      <w:r w:rsidR="00784125">
        <w:t xml:space="preserve">, followed by a workshop focused </w:t>
      </w:r>
      <w:r w:rsidR="00E20A7C">
        <w:t>on activities planned by the study teams within</w:t>
      </w:r>
      <w:r w:rsidR="00784125">
        <w:t xml:space="preserve"> </w:t>
      </w:r>
      <w:r w:rsidR="00E20A7C">
        <w:t>a change package for treat-to-target implementation.  I</w:t>
      </w:r>
      <w:r w:rsidR="00784125">
        <w:t>deas for plan–do–study–act (PDSA)</w:t>
      </w:r>
      <w:r w:rsidR="00E20A7C">
        <w:t xml:space="preserve"> </w:t>
      </w:r>
      <w:r w:rsidR="00784125">
        <w:t>cycles</w:t>
      </w:r>
      <w:r w:rsidR="00E20A7C">
        <w:t xml:space="preserve"> were presented to the teams and then within workshops, study teams identified the cycles that they wanted to test locally.  </w:t>
      </w:r>
      <w:r w:rsidR="00784125">
        <w:t xml:space="preserve">The PDSA cycles </w:t>
      </w:r>
      <w:r w:rsidR="00E20A7C">
        <w:t>link</w:t>
      </w:r>
      <w:r w:rsidR="00784125">
        <w:t xml:space="preserve"> to tests of change, </w:t>
      </w:r>
      <w:r w:rsidR="00E20A7C">
        <w:t>in these</w:t>
      </w:r>
      <w:r w:rsidR="00784125">
        <w:t xml:space="preserve"> four stages, performed as part of a quality improvement process</w:t>
      </w:r>
      <w:r w:rsidR="00481CF3">
        <w:t xml:space="preserve"> </w:t>
      </w:r>
      <w:r w:rsidR="00481CF3">
        <w:fldChar w:fldCharType="begin"/>
      </w:r>
      <w:r w:rsidR="009D6BB7">
        <w:instrText xml:space="preserve"> ADDIN EN.CITE &lt;EndNote&gt;&lt;Cite&gt;&lt;Author&gt;Taylor&lt;/Author&gt;&lt;Year&gt;2014&lt;/Year&gt;&lt;RecNum&gt;3526&lt;/RecNum&gt;&lt;DisplayText&gt;&lt;style face="superscript"&gt;30&lt;/style&gt;&lt;/DisplayText&gt;&lt;record&gt;&lt;rec-number&gt;3526&lt;/rec-number&gt;&lt;foreign-keys&gt;&lt;key app="EN" db-id="rz9r5999fpzt9peptdrpffpuxaftd0prvfrr" timestamp="1574601100"&gt;3526&lt;/key&gt;&lt;/foreign-keys&gt;&lt;ref-type name="Journal Article"&gt;17&lt;/ref-type&gt;&lt;contributors&gt;&lt;authors&gt;&lt;author&gt;Taylor, M. J.&lt;/author&gt;&lt;author&gt;McNicholas, C.&lt;/author&gt;&lt;author&gt;Nicolay, C.&lt;/author&gt;&lt;author&gt;Darzi, A.&lt;/author&gt;&lt;author&gt;Bell, D.&lt;/author&gt;&lt;author&gt;Reed, J. E.&lt;/author&gt;&lt;/authors&gt;&lt;/contributors&gt;&lt;auth-address&gt;Department of Surgery and Cancer, Imperial College London, , London, UK.&lt;/auth-address&gt;&lt;titles&gt;&lt;title&gt;Systematic review of the application of the plan-do-study-act method to improve quality in healthcare&lt;/title&gt;&lt;secondary-title&gt;BMJ Qual Saf&lt;/secondary-title&gt;&lt;/titles&gt;&lt;periodical&gt;&lt;full-title&gt;BMJ Qual Saf&lt;/full-title&gt;&lt;/periodical&gt;&lt;pages&gt;290-8&lt;/pages&gt;&lt;volume&gt;23&lt;/volume&gt;&lt;number&gt;4&lt;/number&gt;&lt;edition&gt;2013/09/13&lt;/edition&gt;&lt;keywords&gt;&lt;keyword&gt;Humans&lt;/keyword&gt;&lt;keyword&gt;Organizational Innovation&lt;/keyword&gt;&lt;keyword&gt;*Quality Improvement/organization &amp;amp; administration&lt;/keyword&gt;&lt;keyword&gt;Quality Indicators, Health Care&lt;/keyword&gt;&lt;keyword&gt;Quality of Health Care/organization &amp;amp; administration&lt;/keyword&gt;&lt;keyword&gt;Implementation science&lt;/keyword&gt;&lt;keyword&gt;Pdsa&lt;/keyword&gt;&lt;keyword&gt;Quality improvement&lt;/keyword&gt;&lt;keyword&gt;Quality improvement methodologies&lt;/keyword&gt;&lt;/keywords&gt;&lt;dates&gt;&lt;year&gt;2014&lt;/year&gt;&lt;pub-dates&gt;&lt;date&gt;Apr&lt;/date&gt;&lt;/pub-dates&gt;&lt;/dates&gt;&lt;isbn&gt;2044-5423 (Electronic)&amp;#xD;2044-5415 (Linking)&lt;/isbn&gt;&lt;accession-num&gt;24025320&lt;/accession-num&gt;&lt;urls&gt;&lt;related-urls&gt;&lt;url&gt;https://www.ncbi.nlm.nih.gov/pubmed/24025320&lt;/url&gt;&lt;/related-urls&gt;&lt;/urls&gt;&lt;custom2&gt;PMC3963536&lt;/custom2&gt;&lt;electronic-resource-num&gt;10.1136/bmjqs-2013-001862&lt;/electronic-resource-num&gt;&lt;/record&gt;&lt;/Cite&gt;&lt;/EndNote&gt;</w:instrText>
      </w:r>
      <w:r w:rsidR="00481CF3">
        <w:fldChar w:fldCharType="separate"/>
      </w:r>
      <w:r w:rsidR="009D6BB7" w:rsidRPr="009D6BB7">
        <w:rPr>
          <w:noProof/>
          <w:vertAlign w:val="superscript"/>
        </w:rPr>
        <w:t>30</w:t>
      </w:r>
      <w:r w:rsidR="00481CF3">
        <w:fldChar w:fldCharType="end"/>
      </w:r>
      <w:r w:rsidR="00E20A7C">
        <w:t xml:space="preserve">. </w:t>
      </w:r>
    </w:p>
    <w:p w14:paraId="777F4EC5" w14:textId="72D8319F" w:rsidR="00341B92" w:rsidRDefault="00B56320" w:rsidP="003E3F8F">
      <w:pPr>
        <w:spacing w:line="480" w:lineRule="auto"/>
      </w:pPr>
      <w:r>
        <w:t xml:space="preserve">This study randomised 11 centres to receive the learning collaborative either </w:t>
      </w:r>
      <w:r w:rsidR="00375360">
        <w:t>in phase one of the study (0-9 months)</w:t>
      </w:r>
      <w:r>
        <w:t xml:space="preserve"> or </w:t>
      </w:r>
      <w:r w:rsidR="00375360">
        <w:t>in phase two (</w:t>
      </w:r>
      <w:r>
        <w:t>9</w:t>
      </w:r>
      <w:r w:rsidR="00375360">
        <w:t>-18</w:t>
      </w:r>
      <w:r>
        <w:t xml:space="preserve"> months</w:t>
      </w:r>
      <w:r w:rsidR="00375360">
        <w:t>)</w:t>
      </w:r>
      <w:r>
        <w:t xml:space="preserve">.  </w:t>
      </w:r>
      <w:r w:rsidR="00F1592F">
        <w:t xml:space="preserve">At baseline the </w:t>
      </w:r>
      <w:r w:rsidR="00986E3F">
        <w:t xml:space="preserve">treat-to-target </w:t>
      </w:r>
      <w:r w:rsidR="00F1592F">
        <w:t xml:space="preserve">implementation score was 11% in both arms.  </w:t>
      </w:r>
      <w:r w:rsidR="00375360">
        <w:t xml:space="preserve">At the end of phase one, the primary outcome of the study showed an increase in the </w:t>
      </w:r>
      <w:r w:rsidR="00986E3F">
        <w:t xml:space="preserve">treat-to-target </w:t>
      </w:r>
      <w:r w:rsidR="00375360">
        <w:t xml:space="preserve">implementation score of 46% in </w:t>
      </w:r>
      <w:r w:rsidR="00F10DB1">
        <w:t xml:space="preserve">group one (receiving </w:t>
      </w:r>
      <w:r w:rsidR="00375360">
        <w:t>the intervention</w:t>
      </w:r>
      <w:r w:rsidR="00F10DB1">
        <w:t>)</w:t>
      </w:r>
      <w:r w:rsidR="00375360">
        <w:t xml:space="preserve"> compared to 14% in </w:t>
      </w:r>
      <w:r w:rsidR="00F10DB1">
        <w:t>group two (</w:t>
      </w:r>
      <w:r w:rsidR="00375360">
        <w:t>the control group</w:t>
      </w:r>
      <w:r w:rsidR="00F10DB1">
        <w:t>)</w:t>
      </w:r>
      <w:r w:rsidR="00375360">
        <w:t xml:space="preserve"> (p=0.004)</w:t>
      </w:r>
      <w:r w:rsidR="00481CF3">
        <w:t xml:space="preserve"> </w:t>
      </w:r>
      <w:r w:rsidR="00481CF3">
        <w:fldChar w:fldCharType="begin">
          <w:fldData xml:space="preserve">PEVuZE5vdGU+PENpdGU+PEF1dGhvcj5Tb2xvbW9uPC9BdXRob3I+PFllYXI+MjAxNzwvWWVhcj48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</w:fldData>
        </w:fldChar>
      </w:r>
      <w:r w:rsidR="009D6BB7">
        <w:instrText xml:space="preserve"> ADDIN EN.CITE </w:instrText>
      </w:r>
      <w:r w:rsidR="009D6BB7">
        <w:fldChar w:fldCharType="begin">
          <w:fldData xml:space="preserve">PEVuZE5vdGU+PENpdGU+PEF1dGhvcj5Tb2xvbW9uPC9BdXRob3I+PFllYXI+MjAxNzwvWWVhcj48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</w:fldData>
        </w:fldChar>
      </w:r>
      <w:r w:rsidR="009D6BB7">
        <w:instrText xml:space="preserve"> ADDIN EN.CITE.DATA </w:instrText>
      </w:r>
      <w:r w:rsidR="009D6BB7">
        <w:fldChar w:fldCharType="end"/>
      </w:r>
      <w:r w:rsidR="00481CF3">
        <w:fldChar w:fldCharType="separate"/>
      </w:r>
      <w:r w:rsidR="009D6BB7" w:rsidRPr="009D6BB7">
        <w:rPr>
          <w:noProof/>
          <w:vertAlign w:val="superscript"/>
        </w:rPr>
        <w:t>31</w:t>
      </w:r>
      <w:r w:rsidR="00481CF3">
        <w:fldChar w:fldCharType="end"/>
      </w:r>
      <w:r w:rsidR="00375360">
        <w:t xml:space="preserve">.  The inclusion of a second phase allowed </w:t>
      </w:r>
      <w:r w:rsidR="00F10DB1">
        <w:t xml:space="preserve">further </w:t>
      </w:r>
      <w:r w:rsidR="00375360">
        <w:t xml:space="preserve">assessment of the intervention </w:t>
      </w:r>
      <w:r w:rsidR="00F10DB1">
        <w:t>when it was repeated for group two,</w:t>
      </w:r>
      <w:r w:rsidR="00375360">
        <w:t xml:space="preserve"> where success was hypothesised to be higher due to increased experience </w:t>
      </w:r>
      <w:r w:rsidR="0048096A">
        <w:t xml:space="preserve">of the study team and </w:t>
      </w:r>
      <w:r w:rsidR="00375360">
        <w:t xml:space="preserve">sharing of phase </w:t>
      </w:r>
      <w:r w:rsidR="00F10DB1">
        <w:t>one</w:t>
      </w:r>
      <w:r w:rsidR="00375360">
        <w:t xml:space="preserve"> experiences</w:t>
      </w:r>
      <w:r w:rsidR="0048096A">
        <w:t xml:space="preserve">.  </w:t>
      </w:r>
      <w:r w:rsidR="00F1592F">
        <w:t>However,</w:t>
      </w:r>
      <w:r w:rsidR="0048096A">
        <w:t xml:space="preserve"> </w:t>
      </w:r>
      <w:r w:rsidR="00F1592F">
        <w:t xml:space="preserve">this was not confirmed and the </w:t>
      </w:r>
      <w:r w:rsidR="0048096A">
        <w:t xml:space="preserve">phase two showed similar improvements in </w:t>
      </w:r>
      <w:r w:rsidR="00986E3F">
        <w:t xml:space="preserve">treat-to-target </w:t>
      </w:r>
      <w:r w:rsidR="0048096A">
        <w:t xml:space="preserve">implementation scores.  This second phase also allowed assessment of the </w:t>
      </w:r>
      <w:r w:rsidR="00375360">
        <w:t xml:space="preserve">ongoing maintenance of a treat-to-target approach in group </w:t>
      </w:r>
      <w:r w:rsidR="00F10DB1">
        <w:t>one</w:t>
      </w:r>
      <w:r w:rsidR="0048096A">
        <w:t>.  Although implementation scores dropped slightly (57</w:t>
      </w:r>
      <w:r w:rsidR="0001002C">
        <w:t>%</w:t>
      </w:r>
      <w:r w:rsidR="0048096A">
        <w:t xml:space="preserve"> to 52%), maintenance of the approach was still impressive compared to baseline levels</w:t>
      </w:r>
      <w:r w:rsidR="00481CF3">
        <w:t xml:space="preserve"> </w:t>
      </w:r>
      <w:r w:rsidR="00481CF3">
        <w:fldChar w:fldCharType="begin">
          <w:fldData xml:space="preserve">PEVuZE5vdGU+PENpdGU+PEF1dGhvcj5Tb2xvbW9uPC9BdXRob3I+PFllYXI+MjAxODwvWWVhcj48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</w:fldData>
        </w:fldChar>
      </w:r>
      <w:r w:rsidR="009D6BB7">
        <w:instrText xml:space="preserve"> ADDIN EN.CITE </w:instrText>
      </w:r>
      <w:r w:rsidR="009D6BB7">
        <w:fldChar w:fldCharType="begin">
          <w:fldData xml:space="preserve">PEVuZE5vdGU+PENpdGU+PEF1dGhvcj5Tb2xvbW9uPC9BdXRob3I+PFllYXI+MjAxODwvWWVhcj48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</w:fldData>
        </w:fldChar>
      </w:r>
      <w:r w:rsidR="009D6BB7">
        <w:instrText xml:space="preserve"> ADDIN EN.CITE.DATA </w:instrText>
      </w:r>
      <w:r w:rsidR="009D6BB7">
        <w:fldChar w:fldCharType="end"/>
      </w:r>
      <w:r w:rsidR="00481CF3">
        <w:fldChar w:fldCharType="separate"/>
      </w:r>
      <w:r w:rsidR="009D6BB7" w:rsidRPr="009D6BB7">
        <w:rPr>
          <w:noProof/>
          <w:vertAlign w:val="superscript"/>
        </w:rPr>
        <w:t>32</w:t>
      </w:r>
      <w:r w:rsidR="00481CF3">
        <w:fldChar w:fldCharType="end"/>
      </w:r>
      <w:r w:rsidR="0048096A">
        <w:t>.</w:t>
      </w:r>
    </w:p>
    <w:p w14:paraId="69FDDD44" w14:textId="77777777" w:rsidR="00550B21" w:rsidRPr="002A4144" w:rsidRDefault="008D762C" w:rsidP="003E3F8F">
      <w:pPr>
        <w:spacing w:line="480" w:lineRule="auto"/>
        <w:rPr>
          <w:b/>
        </w:rPr>
      </w:pPr>
      <w:r w:rsidRPr="002A4144">
        <w:rPr>
          <w:b/>
        </w:rPr>
        <w:lastRenderedPageBreak/>
        <w:t>Interventions identified to support T2T</w:t>
      </w:r>
    </w:p>
    <w:p w14:paraId="4B1E63BA" w14:textId="712B0D64" w:rsidR="009033A6" w:rsidRDefault="0022619A" w:rsidP="003E3F8F">
      <w:pPr>
        <w:spacing w:line="480" w:lineRule="auto"/>
      </w:pPr>
      <w:r>
        <w:t xml:space="preserve">Clearly treat to target in PsA requires similar support to translate the approach into routine clinical practice.  The first step in this process is to identify key barriers to implementation.  A qualitative study in the UK has recently </w:t>
      </w:r>
      <w:r w:rsidR="00F66308">
        <w:t xml:space="preserve">attempted to address this by conducting individual interviews and focus groups with </w:t>
      </w:r>
      <w:r w:rsidR="00E563F7">
        <w:t>clinicians</w:t>
      </w:r>
      <w:r w:rsidR="00F66308">
        <w:t xml:space="preserve"> caring for patients with </w:t>
      </w:r>
      <w:proofErr w:type="spellStart"/>
      <w:r w:rsidR="00F66308">
        <w:t>PsA.</w:t>
      </w:r>
      <w:proofErr w:type="spellEnd"/>
      <w:r w:rsidR="00F66308">
        <w:t xml:space="preserve">  </w:t>
      </w:r>
      <w:r w:rsidR="00B064B7">
        <w:t>Key barriers identified were complexity of the disease and interventions</w:t>
      </w:r>
      <w:r w:rsidR="00E13DC5">
        <w:t>,</w:t>
      </w:r>
      <w:r w:rsidR="00B064B7">
        <w:t xml:space="preserve"> and reluctance to change practice due to organisational factors</w:t>
      </w:r>
      <w:r w:rsidR="00C95BE3">
        <w:t xml:space="preserve"> </w:t>
      </w:r>
      <w:r w:rsidR="00C95BE3">
        <w:fldChar w:fldCharType="begin"/>
      </w:r>
      <w:r w:rsidR="009D6BB7">
        <w:instrText xml:space="preserve"> ADDIN EN.CITE &lt;EndNote&gt;&lt;Cite&gt;&lt;Author&gt;Taylor&lt;/Author&gt;&lt;Year&gt;2019&lt;/Year&gt;&lt;RecNum&gt;3524&lt;/RecNum&gt;&lt;DisplayText&gt;&lt;style face="superscript"&gt;33&lt;/style&gt;&lt;/DisplayText&gt;&lt;record&gt;&lt;rec-number&gt;3524&lt;/rec-number&gt;&lt;foreign-keys&gt;&lt;key app="EN" db-id="rz9r5999fpzt9peptdrpffpuxaftd0prvfrr" timestamp="1573769210"&gt;3524&lt;/key&gt;&lt;/foreign-keys&gt;&lt;ref-type name="Journal Article"&gt;17&lt;/ref-type&gt;&lt;contributors&gt;&lt;authors&gt;&lt;author&gt;Taylor, J.&lt;/author&gt;&lt;author&gt;Coates, L. C.&lt;/author&gt;&lt;author&gt;Dures, E.&lt;/author&gt;&lt;/authors&gt;&lt;/contributors&gt;&lt;titles&gt;&lt;title&gt;A Qualitative Study of Clinicians’ Perspectives on Barriers to Implementation of Treat to Target in Psoriatic Arthritis&lt;/title&gt;&lt;secondary-title&gt;Arthritis &amp;amp; Rheumatism&lt;/secondary-title&gt;&lt;/titles&gt;&lt;periodical&gt;&lt;full-title&gt;Arthritis &amp;amp; Rheumatism&lt;/full-title&gt;&lt;abbr-1&gt;Arthritis Rheum&lt;/abbr-1&gt;&lt;/periodical&gt;&lt;pages&gt;2510&lt;/pages&gt;&lt;volume&gt;71&lt;/volume&gt;&lt;num-vols&gt;Suppl 10&lt;/num-vols&gt;&lt;dates&gt;&lt;year&gt;2019&lt;/year&gt;&lt;/dates&gt;&lt;urls&gt;&lt;/urls&gt;&lt;/record&gt;&lt;/Cite&gt;&lt;/EndNote&gt;</w:instrText>
      </w:r>
      <w:r w:rsidR="00C95BE3">
        <w:fldChar w:fldCharType="separate"/>
      </w:r>
      <w:r w:rsidR="009D6BB7" w:rsidRPr="009D6BB7">
        <w:rPr>
          <w:noProof/>
          <w:vertAlign w:val="superscript"/>
        </w:rPr>
        <w:t>33</w:t>
      </w:r>
      <w:r w:rsidR="00C95BE3">
        <w:fldChar w:fldCharType="end"/>
      </w:r>
      <w:r w:rsidR="00B064B7">
        <w:t xml:space="preserve">.  </w:t>
      </w:r>
      <w:r w:rsidR="009033A6" w:rsidRPr="009033A6">
        <w:t xml:space="preserve">The </w:t>
      </w:r>
      <w:r w:rsidR="00B064B7">
        <w:t>complexity theme included three aspects:</w:t>
      </w:r>
    </w:p>
    <w:p w14:paraId="67E4B13B" w14:textId="007D6594" w:rsidR="009033A6" w:rsidRDefault="009033A6" w:rsidP="003E3F8F">
      <w:pPr>
        <w:pStyle w:val="ListParagraph"/>
        <w:numPr>
          <w:ilvl w:val="0"/>
          <w:numId w:val="5"/>
        </w:numPr>
        <w:spacing w:line="480" w:lineRule="auto"/>
      </w:pPr>
      <w:r w:rsidRPr="009033A6">
        <w:t>‘PsA versus RA’</w:t>
      </w:r>
      <w:r>
        <w:t xml:space="preserve"> – compared to treat-to-target in RA, application in PsA is seen as </w:t>
      </w:r>
      <w:r w:rsidR="00B064B7">
        <w:t xml:space="preserve">underfunded and </w:t>
      </w:r>
      <w:r>
        <w:t xml:space="preserve">more complex to </w:t>
      </w:r>
      <w:r w:rsidR="00B064B7">
        <w:t>implement</w:t>
      </w:r>
      <w:r w:rsidR="00E734E3">
        <w:t xml:space="preserve"> given the heterogeneity of the condition and number of disease domains that require treatment.</w:t>
      </w:r>
    </w:p>
    <w:p w14:paraId="4B701C65" w14:textId="70C439EC" w:rsidR="009033A6" w:rsidRDefault="009033A6" w:rsidP="003E3F8F">
      <w:pPr>
        <w:pStyle w:val="ListParagraph"/>
        <w:numPr>
          <w:ilvl w:val="0"/>
          <w:numId w:val="5"/>
        </w:numPr>
        <w:spacing w:line="480" w:lineRule="auto"/>
      </w:pPr>
      <w:r w:rsidRPr="009033A6">
        <w:t>‘Measurement’</w:t>
      </w:r>
      <w:r w:rsidR="00B064B7">
        <w:t xml:space="preserve"> – the </w:t>
      </w:r>
      <w:r w:rsidR="00E734E3">
        <w:t xml:space="preserve">perceived </w:t>
      </w:r>
      <w:r w:rsidR="005D5751">
        <w:t xml:space="preserve">challenges of agreeing on the measures to be used and the processes for data collection and storage. </w:t>
      </w:r>
    </w:p>
    <w:p w14:paraId="26FE211D" w14:textId="4F816635" w:rsidR="009033A6" w:rsidRDefault="009033A6" w:rsidP="003E3F8F">
      <w:pPr>
        <w:pStyle w:val="ListParagraph"/>
        <w:numPr>
          <w:ilvl w:val="0"/>
          <w:numId w:val="5"/>
        </w:numPr>
        <w:spacing w:line="480" w:lineRule="auto"/>
      </w:pPr>
      <w:r w:rsidRPr="009033A6">
        <w:t>‘Resources’</w:t>
      </w:r>
      <w:r w:rsidR="00B064B7">
        <w:t xml:space="preserve"> – team needs</w:t>
      </w:r>
      <w:r w:rsidR="005D5751">
        <w:t xml:space="preserve">, including training to use and interpret measures </w:t>
      </w:r>
      <w:r w:rsidR="00B064B7">
        <w:t>and organisational support</w:t>
      </w:r>
      <w:r w:rsidR="005D5751">
        <w:t>, including PsA-specific clinics</w:t>
      </w:r>
      <w:r w:rsidR="00B064B7">
        <w:t>.</w:t>
      </w:r>
    </w:p>
    <w:p w14:paraId="7E4927E1" w14:textId="16D86DCA" w:rsidR="002F2893" w:rsidRDefault="003676E2" w:rsidP="003E3F8F">
      <w:pPr>
        <w:spacing w:line="480" w:lineRule="auto"/>
      </w:pPr>
      <w:r>
        <w:t>Thus,</w:t>
      </w:r>
      <w:r w:rsidR="00B064B7">
        <w:t xml:space="preserve"> it seems that to enable implementation, </w:t>
      </w:r>
      <w:r w:rsidR="00986E3F">
        <w:t>multiple</w:t>
      </w:r>
      <w:r w:rsidR="00B064B7">
        <w:t xml:space="preserve"> factors need to be addressed.  Education of </w:t>
      </w:r>
      <w:r w:rsidR="00E563F7">
        <w:t>clinicians</w:t>
      </w:r>
      <w:r w:rsidR="00E41BC0">
        <w:t xml:space="preserve"> caring for patients with PsA</w:t>
      </w:r>
      <w:r w:rsidR="00424A12">
        <w:t xml:space="preserve"> on the need for treat-to-target</w:t>
      </w:r>
      <w:r w:rsidR="002C09D1">
        <w:t xml:space="preserve"> and the assessment </w:t>
      </w:r>
      <w:r w:rsidR="00424A12">
        <w:t xml:space="preserve">of disease activity in PsA </w:t>
      </w:r>
      <w:r w:rsidR="002C09D1">
        <w:t>will</w:t>
      </w:r>
      <w:r w:rsidR="002A4144">
        <w:t xml:space="preserve"> address </w:t>
      </w:r>
      <w:r w:rsidR="002C09D1">
        <w:t xml:space="preserve">some of these </w:t>
      </w:r>
      <w:r w:rsidR="002A4144">
        <w:t>barriers</w:t>
      </w:r>
      <w:r w:rsidR="00424A12">
        <w:t xml:space="preserve">. </w:t>
      </w:r>
      <w:r w:rsidR="005527B9">
        <w:t xml:space="preserve"> </w:t>
      </w:r>
      <w:proofErr w:type="gramStart"/>
      <w:r w:rsidR="00AD616B">
        <w:t>In particular within</w:t>
      </w:r>
      <w:proofErr w:type="gramEnd"/>
      <w:r w:rsidR="00AD616B">
        <w:t xml:space="preserve"> the focus group, rheumatology trainees raised the issue of training around assessment and treatment advice for psoriasis where they felt that they lacked confidence. </w:t>
      </w:r>
      <w:r w:rsidR="00332615">
        <w:t>However</w:t>
      </w:r>
      <w:r w:rsidR="005527B9">
        <w:t xml:space="preserve">, </w:t>
      </w:r>
      <w:r w:rsidR="002F2893">
        <w:t>a significant gap in implementation relates to the process of care</w:t>
      </w:r>
      <w:r w:rsidR="00784125">
        <w:t>, both engagement and organisational factors,</w:t>
      </w:r>
      <w:r w:rsidR="002F2893">
        <w:t xml:space="preserve"> not just a lack of education.  </w:t>
      </w:r>
      <w:r w:rsidR="00332615">
        <w:t>Developing practical clinical protocols, sharing successful approaches and learning from others</w:t>
      </w:r>
      <w:r w:rsidR="00176EC1">
        <w:t>’</w:t>
      </w:r>
      <w:r w:rsidR="00332615">
        <w:t xml:space="preserve"> experience</w:t>
      </w:r>
      <w:r w:rsidR="00176EC1">
        <w:t>s</w:t>
      </w:r>
      <w:r w:rsidR="00332615">
        <w:t xml:space="preserve"> may also be beneficial in improving implementation.  Feedback with regular audit within practices may also support implementation allowing clinicians to evaluate strategies and share best practice.</w:t>
      </w:r>
      <w:r w:rsidR="00666640">
        <w:t xml:space="preserve">  This approach was utilised within the learning collaborative in the TRACTION study in RA with great success.</w:t>
      </w:r>
    </w:p>
    <w:p w14:paraId="578BD47A" w14:textId="0545BD94" w:rsidR="009033A6" w:rsidRDefault="000B0CCF" w:rsidP="003E3F8F">
      <w:pPr>
        <w:spacing w:line="480" w:lineRule="auto"/>
      </w:pPr>
      <w:r>
        <w:lastRenderedPageBreak/>
        <w:t>In terms of health service organisation</w:t>
      </w:r>
      <w:r w:rsidR="00035E59">
        <w:t>,</w:t>
      </w:r>
      <w:r>
        <w:t xml:space="preserve"> i</w:t>
      </w:r>
      <w:r w:rsidR="002A4144">
        <w:t xml:space="preserve">t </w:t>
      </w:r>
      <w:r w:rsidR="00D4033D">
        <w:t xml:space="preserve">is possible </w:t>
      </w:r>
      <w:r w:rsidR="000F2165">
        <w:t>t</w:t>
      </w:r>
      <w:r w:rsidR="002A4144">
        <w:t>hat specialist PsA clinics m</w:t>
      </w:r>
      <w:r w:rsidR="000F2165">
        <w:t>ight</w:t>
      </w:r>
      <w:r w:rsidR="002A4144">
        <w:t xml:space="preserve"> </w:t>
      </w:r>
      <w:r w:rsidR="002D2AD4">
        <w:t xml:space="preserve">be </w:t>
      </w:r>
      <w:r w:rsidR="002A4144">
        <w:t>advantage</w:t>
      </w:r>
      <w:r w:rsidR="002D2AD4">
        <w:t>ous</w:t>
      </w:r>
      <w:r w:rsidR="002A4144">
        <w:t>.  Th</w:t>
      </w:r>
      <w:r>
        <w:t>ese</w:t>
      </w:r>
      <w:r w:rsidR="002A4144">
        <w:t xml:space="preserve"> allow the </w:t>
      </w:r>
      <w:r w:rsidR="00E563F7">
        <w:t>clinicians</w:t>
      </w:r>
      <w:r w:rsidR="002A4144">
        <w:t xml:space="preserve"> to</w:t>
      </w:r>
      <w:r w:rsidR="00415F0C">
        <w:t xml:space="preserve"> develop expertise</w:t>
      </w:r>
      <w:r w:rsidR="00D4033D">
        <w:t>,</w:t>
      </w:r>
      <w:r w:rsidR="002A4144">
        <w:t xml:space="preserve"> focus on PsA specific measures and give a practical advantage where clinic support staff can </w:t>
      </w:r>
      <w:r w:rsidR="00D4033D">
        <w:t xml:space="preserve">more easily </w:t>
      </w:r>
      <w:r w:rsidR="002A4144">
        <w:t xml:space="preserve">ask patients to complete questionnaires.  </w:t>
      </w:r>
      <w:r w:rsidR="00A31E7F">
        <w:t xml:space="preserve">In other rheumatological conditions, dedicated clinics for complex disease have been shown to not only facilitate systematic clinical assessments but also to result in higher quality of care </w:t>
      </w:r>
      <w:r w:rsidR="00A31E7F">
        <w:fldChar w:fldCharType="begin">
          <w:fldData xml:space="preserve">PEVuZE5vdGU+PENpdGU+PEF1dGhvcj5Bcm9yYTwvQXV0aG9yPjxZZWFyPjIwMTg8L1llYXI+PFJl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</w:fldData>
        </w:fldChar>
      </w:r>
      <w:r w:rsidR="009D6BB7">
        <w:instrText xml:space="preserve"> ADDIN EN.CITE </w:instrText>
      </w:r>
      <w:r w:rsidR="009D6BB7">
        <w:fldChar w:fldCharType="begin">
          <w:fldData xml:space="preserve">PEVuZE5vdGU+PENpdGU+PEF1dGhvcj5Bcm9yYTwvQXV0aG9yPjxZZWFyPjIwMTg8L1llYXI+PFJl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</w:fldData>
        </w:fldChar>
      </w:r>
      <w:r w:rsidR="009D6BB7">
        <w:instrText xml:space="preserve"> ADDIN EN.CITE.DATA </w:instrText>
      </w:r>
      <w:r w:rsidR="009D6BB7">
        <w:fldChar w:fldCharType="end"/>
      </w:r>
      <w:r w:rsidR="00A31E7F">
        <w:fldChar w:fldCharType="separate"/>
      </w:r>
      <w:r w:rsidR="009D6BB7" w:rsidRPr="009D6BB7">
        <w:rPr>
          <w:noProof/>
          <w:vertAlign w:val="superscript"/>
        </w:rPr>
        <w:t>34</w:t>
      </w:r>
      <w:r w:rsidR="00A31E7F">
        <w:fldChar w:fldCharType="end"/>
      </w:r>
      <w:r w:rsidR="00A31E7F">
        <w:t xml:space="preserve">.  </w:t>
      </w:r>
      <w:r w:rsidR="00415F0C">
        <w:t xml:space="preserve">This approach </w:t>
      </w:r>
      <w:r w:rsidR="00D4033D">
        <w:t xml:space="preserve">might </w:t>
      </w:r>
      <w:r w:rsidR="00415F0C">
        <w:t>be cost neutral for healthcare services</w:t>
      </w:r>
      <w:r w:rsidR="00D4033D">
        <w:t>, if</w:t>
      </w:r>
      <w:r w:rsidR="00784125">
        <w:t xml:space="preserve"> utilising the same staff and appointment templates</w:t>
      </w:r>
      <w:r w:rsidR="00D4033D">
        <w:t xml:space="preserve"> </w:t>
      </w:r>
      <w:r w:rsidR="00784125">
        <w:t xml:space="preserve">as </w:t>
      </w:r>
      <w:r w:rsidR="00415F0C">
        <w:t xml:space="preserve">seeing </w:t>
      </w:r>
      <w:r w:rsidR="00035E59">
        <w:t>p</w:t>
      </w:r>
      <w:r w:rsidR="00415F0C">
        <w:t>atients</w:t>
      </w:r>
      <w:r w:rsidR="00035E59">
        <w:t xml:space="preserve"> with PsA amongst those with a variety of different musculoskeletal conditions</w:t>
      </w:r>
      <w:r w:rsidR="00415F0C">
        <w:t xml:space="preserve"> within a </w:t>
      </w:r>
      <w:r w:rsidR="00035E59">
        <w:t>“</w:t>
      </w:r>
      <w:r w:rsidR="00415F0C">
        <w:t xml:space="preserve">general </w:t>
      </w:r>
      <w:r w:rsidR="00035E59">
        <w:t xml:space="preserve">rheumatology” </w:t>
      </w:r>
      <w:r w:rsidR="00415F0C">
        <w:t>clinic.</w:t>
      </w:r>
      <w:r w:rsidR="00784125" w:rsidRPr="00784125">
        <w:t xml:space="preserve"> </w:t>
      </w:r>
      <w:r w:rsidR="00784125">
        <w:t xml:space="preserve"> However, we recognise that this approach m</w:t>
      </w:r>
      <w:r w:rsidR="00D4033D">
        <w:t>ight</w:t>
      </w:r>
      <w:r w:rsidR="00784125">
        <w:t xml:space="preserve"> not be possible in smaller centres or in centres without a clinician with a specialist interest in PsA, where additional logistical help may be able to support implementation.</w:t>
      </w:r>
    </w:p>
    <w:p w14:paraId="2A634256" w14:textId="37310B09" w:rsidR="0022619A" w:rsidRDefault="00415F0C" w:rsidP="003E3F8F">
      <w:pPr>
        <w:spacing w:line="480" w:lineRule="auto"/>
      </w:pPr>
      <w:r>
        <w:t xml:space="preserve">Many </w:t>
      </w:r>
      <w:r w:rsidR="00E563F7">
        <w:t>clinicians</w:t>
      </w:r>
      <w:r>
        <w:t xml:space="preserve"> raised concerns about the resources required to implement the treat-to-target approach routinely.  In limited duration routine appointments</w:t>
      </w:r>
      <w:r w:rsidR="000B0CCF">
        <w:t>,</w:t>
      </w:r>
      <w:r>
        <w:t xml:space="preserve"> typically lasting 15-20 minutes, </w:t>
      </w:r>
      <w:r w:rsidR="00E563F7">
        <w:t>clinicians</w:t>
      </w:r>
      <w:r>
        <w:t xml:space="preserve"> find it challenging to </w:t>
      </w:r>
      <w:r w:rsidR="00772BBD">
        <w:t>collect</w:t>
      </w:r>
      <w:r w:rsidR="000B0CCF">
        <w:t xml:space="preserve"> and </w:t>
      </w:r>
      <w:r w:rsidR="00772BBD">
        <w:t xml:space="preserve">administer </w:t>
      </w:r>
      <w:r>
        <w:t>the appropriate disease activity measures</w:t>
      </w:r>
      <w:r w:rsidR="008405B2">
        <w:t>, calculate the MDA</w:t>
      </w:r>
      <w:r>
        <w:t xml:space="preserve"> </w:t>
      </w:r>
      <w:r w:rsidR="008405B2">
        <w:t xml:space="preserve">components </w:t>
      </w:r>
      <w:r>
        <w:t xml:space="preserve">and record </w:t>
      </w:r>
      <w:r w:rsidR="008405B2">
        <w:t xml:space="preserve">the data appropriately.  </w:t>
      </w:r>
      <w:bookmarkStart w:id="3" w:name="_Hlk29566356"/>
      <w:r w:rsidR="009D6BB7">
        <w:t xml:space="preserve">In situations where routine appointments are even shorter, the pressures are greater.  </w:t>
      </w:r>
      <w:bookmarkEnd w:id="3"/>
      <w:r w:rsidR="00F5465A">
        <w:t xml:space="preserve">Given the increasing availability of electronic patient records and IT systems in hospital clinics, it seems likely that </w:t>
      </w:r>
      <w:r w:rsidR="002D2AD4">
        <w:t xml:space="preserve">an </w:t>
      </w:r>
      <w:r w:rsidR="00F5465A">
        <w:t xml:space="preserve">IT solution may be able to </w:t>
      </w:r>
      <w:r w:rsidR="00772BBD">
        <w:t>help and make this more efficient</w:t>
      </w:r>
      <w:r w:rsidR="00F5465A">
        <w:t xml:space="preserve">.  </w:t>
      </w:r>
      <w:r w:rsidR="00F66A2A">
        <w:t>Several</w:t>
      </w:r>
      <w:r w:rsidR="00F5465A">
        <w:t xml:space="preserve"> </w:t>
      </w:r>
      <w:r w:rsidR="00F10DB1">
        <w:t xml:space="preserve">electronic patient record </w:t>
      </w:r>
      <w:r w:rsidR="00F5465A">
        <w:t>systems internationally</w:t>
      </w:r>
      <w:r w:rsidR="00F10DB1">
        <w:t>, such as EPIC and Cerner,</w:t>
      </w:r>
      <w:r w:rsidR="00F5465A">
        <w:t xml:space="preserve"> provide the opportunity for patients to complete information</w:t>
      </w:r>
      <w:r w:rsidR="00F66A2A">
        <w:t>,</w:t>
      </w:r>
      <w:r w:rsidR="00F5465A">
        <w:t xml:space="preserve"> including </w:t>
      </w:r>
      <w:r w:rsidR="00666640">
        <w:t xml:space="preserve">the </w:t>
      </w:r>
      <w:r w:rsidR="00F5465A">
        <w:t>patient reported outcomes required for treat-to-target</w:t>
      </w:r>
      <w:r w:rsidR="00F66A2A">
        <w:t>,</w:t>
      </w:r>
      <w:r w:rsidR="00F5465A">
        <w:t xml:space="preserve"> either remotely prior to their appointment or within the clinic via app, email or touchscreen.  These systems can also calculate scores required for the outcomes to aid the assessment of the MDA criteria.</w:t>
      </w:r>
    </w:p>
    <w:p w14:paraId="3CF493F1" w14:textId="322AAB48" w:rsidR="00F5465A" w:rsidRDefault="00CA2998" w:rsidP="003E3F8F">
      <w:pPr>
        <w:spacing w:line="480" w:lineRule="auto"/>
      </w:pPr>
      <w:r>
        <w:t xml:space="preserve">Although not identified in the study of </w:t>
      </w:r>
      <w:r w:rsidR="00E563F7">
        <w:t>clinicians</w:t>
      </w:r>
      <w:r w:rsidR="00E41BC0">
        <w:t>’</w:t>
      </w:r>
      <w:r>
        <w:t xml:space="preserve"> views, support from patients will also be crucial.  </w:t>
      </w:r>
      <w:r w:rsidR="00035E59">
        <w:t xml:space="preserve">Providing patients with information about treat-to-target and the opportunity to discuss the options with their team can </w:t>
      </w:r>
      <w:r w:rsidR="000B0CCF">
        <w:t>enabl</w:t>
      </w:r>
      <w:r w:rsidR="00035E59">
        <w:t>e</w:t>
      </w:r>
      <w:r w:rsidR="000B0CCF">
        <w:t xml:space="preserve"> them to participate in treatment decisions</w:t>
      </w:r>
      <w:r w:rsidR="00035E59">
        <w:t xml:space="preserve"> and </w:t>
      </w:r>
      <w:r w:rsidR="008638C8">
        <w:t xml:space="preserve">could increase </w:t>
      </w:r>
      <w:r>
        <w:t xml:space="preserve">their </w:t>
      </w:r>
      <w:r>
        <w:lastRenderedPageBreak/>
        <w:t xml:space="preserve">engagement </w:t>
      </w:r>
      <w:r w:rsidR="00666640">
        <w:t xml:space="preserve">with the process including completing the patient reported outcomes.  It may also </w:t>
      </w:r>
      <w:r>
        <w:t>aid implementation</w:t>
      </w:r>
      <w:r w:rsidR="00666640">
        <w:t xml:space="preserve"> by changing the expectation of the patient when they see their </w:t>
      </w:r>
      <w:r w:rsidR="00E563F7">
        <w:t>clinicians</w:t>
      </w:r>
      <w:r>
        <w:t>.</w:t>
      </w:r>
    </w:p>
    <w:p w14:paraId="0DDC4EF5" w14:textId="77777777" w:rsidR="008D762C" w:rsidRDefault="008D762C" w:rsidP="003E3F8F">
      <w:pPr>
        <w:spacing w:line="480" w:lineRule="auto"/>
        <w:rPr>
          <w:b/>
        </w:rPr>
      </w:pPr>
      <w:r w:rsidRPr="00EF5D92">
        <w:rPr>
          <w:b/>
        </w:rPr>
        <w:t>Next steps</w:t>
      </w:r>
    </w:p>
    <w:p w14:paraId="57CDCEA4" w14:textId="215382D1" w:rsidR="00EF5D92" w:rsidRPr="00EF5D92" w:rsidRDefault="00C95BE3" w:rsidP="003E3F8F">
      <w:pPr>
        <w:spacing w:line="480" w:lineRule="auto"/>
      </w:pPr>
      <w:bookmarkStart w:id="4" w:name="_Hlk29564555"/>
      <w:r>
        <w:t>Given</w:t>
      </w:r>
      <w:r w:rsidR="00FD0A72">
        <w:t xml:space="preserve"> </w:t>
      </w:r>
      <w:r w:rsidR="002B6AC9">
        <w:t xml:space="preserve">the </w:t>
      </w:r>
      <w:r w:rsidR="00C44798">
        <w:t xml:space="preserve">promising </w:t>
      </w:r>
      <w:r w:rsidR="00FD0A72">
        <w:t>evidence of improved health outcomes</w:t>
      </w:r>
      <w:r w:rsidR="0090084B">
        <w:t xml:space="preserve"> for people with PsA</w:t>
      </w:r>
      <w:r w:rsidR="002B6AC9">
        <w:t xml:space="preserve"> from</w:t>
      </w:r>
      <w:r w:rsidR="0090084B">
        <w:t xml:space="preserve"> treat-to-target</w:t>
      </w:r>
      <w:r w:rsidR="00C44798">
        <w:t xml:space="preserve"> in the TICOPA trial</w:t>
      </w:r>
      <w:r w:rsidR="0090084B">
        <w:t xml:space="preserve">, </w:t>
      </w:r>
      <w:r w:rsidR="00FD0A72">
        <w:t>and</w:t>
      </w:r>
      <w:r>
        <w:t xml:space="preserve"> </w:t>
      </w:r>
      <w:r w:rsidR="007B4095">
        <w:t>the low</w:t>
      </w:r>
      <w:r w:rsidR="00FD0A72">
        <w:t xml:space="preserve"> </w:t>
      </w:r>
      <w:r w:rsidR="0012089F">
        <w:t>uptake of</w:t>
      </w:r>
      <w:r w:rsidR="00FD0A72">
        <w:t xml:space="preserve"> this approach in clinical practice</w:t>
      </w:r>
      <w:bookmarkEnd w:id="4"/>
      <w:r w:rsidR="00FD0A72">
        <w:t xml:space="preserve">, further </w:t>
      </w:r>
      <w:r w:rsidR="0012089F">
        <w:t xml:space="preserve">research on how to effectively implement treat-to-target </w:t>
      </w:r>
      <w:r w:rsidR="0090084B">
        <w:t xml:space="preserve">has the potential to increase the number of people with PsA who will benefit. </w:t>
      </w:r>
      <w:bookmarkStart w:id="5" w:name="_Hlk29566147"/>
      <w:r w:rsidR="00C44798">
        <w:t xml:space="preserve">As TICOPA is the only study to directly assess a treat-to-target approach in PsA, further studies addressing this </w:t>
      </w:r>
      <w:r w:rsidR="009D6BB7">
        <w:t xml:space="preserve">strategy </w:t>
      </w:r>
      <w:r w:rsidR="00C44798">
        <w:t xml:space="preserve">would also be beneficial.  </w:t>
      </w:r>
      <w:bookmarkEnd w:id="5"/>
      <w:r w:rsidR="002B6AC9">
        <w:t>S</w:t>
      </w:r>
      <w:r w:rsidR="0027045A">
        <w:t xml:space="preserve">tudies </w:t>
      </w:r>
      <w:r w:rsidR="002B6AC9">
        <w:t>that identify the</w:t>
      </w:r>
      <w:r w:rsidR="0027045A">
        <w:t xml:space="preserve"> barriers</w:t>
      </w:r>
      <w:r w:rsidR="002B6AC9">
        <w:t xml:space="preserve"> experienced by </w:t>
      </w:r>
      <w:r w:rsidR="00E563F7">
        <w:t>clinicians</w:t>
      </w:r>
      <w:r w:rsidR="0027045A">
        <w:t xml:space="preserve"> to </w:t>
      </w:r>
      <w:r w:rsidR="002B6AC9">
        <w:t xml:space="preserve">implementing </w:t>
      </w:r>
      <w:r w:rsidR="0027045A">
        <w:t>treat to target</w:t>
      </w:r>
      <w:r w:rsidR="0090084B">
        <w:t xml:space="preserve"> in PsA</w:t>
      </w:r>
      <w:r w:rsidR="002B6AC9">
        <w:t xml:space="preserve"> will</w:t>
      </w:r>
      <w:r w:rsidR="0027045A">
        <w:t xml:space="preserve"> provide evidence to </w:t>
      </w:r>
      <w:r w:rsidR="002B6AC9">
        <w:t xml:space="preserve">guide </w:t>
      </w:r>
      <w:r w:rsidR="0027045A">
        <w:t>the design of</w:t>
      </w:r>
      <w:r w:rsidR="00EA42E6">
        <w:t xml:space="preserve"> theory</w:t>
      </w:r>
      <w:r w:rsidR="00784125">
        <w:t>-</w:t>
      </w:r>
      <w:r w:rsidR="00EA42E6">
        <w:t xml:space="preserve">based </w:t>
      </w:r>
      <w:r w:rsidR="002B6AC9">
        <w:t xml:space="preserve">interventions that will support </w:t>
      </w:r>
      <w:r w:rsidR="0090084B">
        <w:t>the implem</w:t>
      </w:r>
      <w:r w:rsidR="00BC24EA">
        <w:t xml:space="preserve">entation of </w:t>
      </w:r>
      <w:r w:rsidR="001247F5">
        <w:t xml:space="preserve">this approach in practice. </w:t>
      </w:r>
      <w:r w:rsidR="0027045A">
        <w:t xml:space="preserve"> </w:t>
      </w:r>
      <w:r w:rsidR="00BC24EA">
        <w:t xml:space="preserve">Evidence from the </w:t>
      </w:r>
      <w:r w:rsidR="0027045A">
        <w:t>TRACTION study in RA</w:t>
      </w:r>
      <w:r w:rsidR="00BC24EA">
        <w:t xml:space="preserve"> indicates </w:t>
      </w:r>
      <w:r w:rsidR="0027045A">
        <w:t>that such inte</w:t>
      </w:r>
      <w:r w:rsidR="0053694F">
        <w:t>rventions can be successful and</w:t>
      </w:r>
      <w:r w:rsidR="0027045A">
        <w:t xml:space="preserve"> maintained beyond the initial study period.</w:t>
      </w:r>
    </w:p>
    <w:p w14:paraId="0D7D47EB" w14:textId="77777777" w:rsidR="004E54AE" w:rsidRDefault="004E54AE" w:rsidP="003E3F8F">
      <w:pPr>
        <w:spacing w:line="480" w:lineRule="auto"/>
      </w:pPr>
    </w:p>
    <w:p w14:paraId="1A3CA9C9" w14:textId="77777777" w:rsidR="00330AD6" w:rsidRDefault="00330AD6" w:rsidP="003E3F8F">
      <w:pPr>
        <w:spacing w:line="480" w:lineRule="auto"/>
      </w:pPr>
      <w:r>
        <w:br w:type="page"/>
      </w:r>
    </w:p>
    <w:p w14:paraId="244A4C54" w14:textId="77777777" w:rsidR="00330AD6" w:rsidRDefault="00330AD6" w:rsidP="003E3F8F">
      <w:pPr>
        <w:spacing w:line="480" w:lineRule="auto"/>
      </w:pPr>
      <w:r>
        <w:lastRenderedPageBreak/>
        <w:t>References</w:t>
      </w:r>
    </w:p>
    <w:p w14:paraId="35E4ED85" w14:textId="77777777" w:rsidR="009D6BB7" w:rsidRPr="009D6BB7" w:rsidRDefault="004E54AE" w:rsidP="009D6BB7">
      <w:pPr>
        <w:pStyle w:val="EndNoteBibliography"/>
        <w:spacing w:after="0"/>
        <w:ind w:left="720" w:hanging="720"/>
      </w:pPr>
      <w:r>
        <w:fldChar w:fldCharType="begin"/>
      </w:r>
      <w:r>
        <w:instrText xml:space="preserve"> ADDIN EN.REFLIST </w:instrText>
      </w:r>
      <w:r>
        <w:fldChar w:fldCharType="separate"/>
      </w:r>
      <w:r w:rsidR="009D6BB7" w:rsidRPr="009D6BB7">
        <w:t xml:space="preserve">1. Sokoll KB, Helliwell PS. Comparison of Disability and Quality of Life in Rheumatoid and Psoriatic Arthritis. </w:t>
      </w:r>
      <w:r w:rsidR="009D6BB7" w:rsidRPr="009D6BB7">
        <w:rPr>
          <w:i/>
        </w:rPr>
        <w:t>J Rheumatol</w:t>
      </w:r>
      <w:r w:rsidR="009D6BB7" w:rsidRPr="009D6BB7">
        <w:t xml:space="preserve"> 2001;28(8):1842-46.</w:t>
      </w:r>
    </w:p>
    <w:p w14:paraId="00AF1D4C" w14:textId="77777777" w:rsidR="009D6BB7" w:rsidRPr="009D6BB7" w:rsidRDefault="009D6BB7" w:rsidP="009D6BB7">
      <w:pPr>
        <w:pStyle w:val="EndNoteBibliography"/>
        <w:spacing w:after="0"/>
        <w:ind w:left="720" w:hanging="720"/>
      </w:pPr>
      <w:r w:rsidRPr="009D6BB7">
        <w:t xml:space="preserve">2. Kane D, Stafford L, Bresnihan B, et al. A prospective, clinical and radiological study of early psoriatic arthritis: an early synovitis clinic experience. </w:t>
      </w:r>
      <w:r w:rsidRPr="009D6BB7">
        <w:rPr>
          <w:i/>
        </w:rPr>
        <w:t>Rheumatology (Oxford)</w:t>
      </w:r>
      <w:r w:rsidRPr="009D6BB7">
        <w:t xml:space="preserve"> 2003;42(12):1460-8.</w:t>
      </w:r>
    </w:p>
    <w:p w14:paraId="7C12B2CC" w14:textId="77777777" w:rsidR="009D6BB7" w:rsidRPr="009D6BB7" w:rsidRDefault="009D6BB7" w:rsidP="009D6BB7">
      <w:pPr>
        <w:pStyle w:val="EndNoteBibliography"/>
        <w:spacing w:after="0"/>
        <w:ind w:left="720" w:hanging="720"/>
      </w:pPr>
      <w:r w:rsidRPr="009D6BB7">
        <w:t xml:space="preserve">3. Gladman DD, Stafford-Brady F, Chang CH, et al. Longitudinal study of clinical and radiological progression in psoriatic arthritis. </w:t>
      </w:r>
      <w:r w:rsidRPr="009D6BB7">
        <w:rPr>
          <w:i/>
        </w:rPr>
        <w:t>J Rheumatol</w:t>
      </w:r>
      <w:r w:rsidRPr="009D6BB7">
        <w:t xml:space="preserve"> 1990;17(6):809-12.</w:t>
      </w:r>
    </w:p>
    <w:p w14:paraId="74548EBD" w14:textId="77777777" w:rsidR="009D6BB7" w:rsidRPr="009D6BB7" w:rsidRDefault="009D6BB7" w:rsidP="009D6BB7">
      <w:pPr>
        <w:pStyle w:val="EndNoteBibliography"/>
        <w:spacing w:after="0"/>
        <w:ind w:left="720" w:hanging="720"/>
      </w:pPr>
      <w:r w:rsidRPr="009D6BB7">
        <w:t xml:space="preserve">4. Gladman DD, Farewell VT, Wong K, et al. Mortality studies in psoriatic arthritis: results from a single outpatient center. II. Prognostic indicators for death. </w:t>
      </w:r>
      <w:r w:rsidRPr="009D6BB7">
        <w:rPr>
          <w:i/>
        </w:rPr>
        <w:t>Arthritis Rheum</w:t>
      </w:r>
      <w:r w:rsidRPr="009D6BB7">
        <w:t xml:space="preserve"> 1998;41(6):1103-10.</w:t>
      </w:r>
    </w:p>
    <w:p w14:paraId="3BBD1C37" w14:textId="77777777" w:rsidR="009D6BB7" w:rsidRPr="009D6BB7" w:rsidRDefault="009D6BB7" w:rsidP="009D6BB7">
      <w:pPr>
        <w:pStyle w:val="EndNoteBibliography"/>
        <w:spacing w:after="0"/>
        <w:ind w:left="720" w:hanging="720"/>
      </w:pPr>
      <w:r w:rsidRPr="009D6BB7">
        <w:t xml:space="preserve">5. Haroon M, Gallagher P, Heffernan E, et al. High prevalence of metabolic syndrome and of insulin resistance in psoriatic arthritis is associated with the severity of underlying disease. </w:t>
      </w:r>
      <w:r w:rsidRPr="009D6BB7">
        <w:rPr>
          <w:i/>
        </w:rPr>
        <w:t>J Rheumatol</w:t>
      </w:r>
      <w:r w:rsidRPr="009D6BB7">
        <w:t xml:space="preserve"> 2014;41(7):1357-65. doi: 10.3899/jrheum.140021</w:t>
      </w:r>
    </w:p>
    <w:p w14:paraId="670AE5EC" w14:textId="77777777" w:rsidR="009D6BB7" w:rsidRPr="009D6BB7" w:rsidRDefault="009D6BB7" w:rsidP="009D6BB7">
      <w:pPr>
        <w:pStyle w:val="EndNoteBibliography"/>
        <w:spacing w:after="0"/>
        <w:ind w:left="720" w:hanging="720"/>
      </w:pPr>
      <w:r w:rsidRPr="009D6BB7">
        <w:t xml:space="preserve">6. Diabetes C, Complications Trial Research G, Nathan DM, et al. The effect of intensive treatment of diabetes on the development and progression of long-term complications in insulin-dependent diabetes mellitus. </w:t>
      </w:r>
      <w:r w:rsidRPr="009D6BB7">
        <w:rPr>
          <w:i/>
        </w:rPr>
        <w:t>N Engl J Med</w:t>
      </w:r>
      <w:r w:rsidRPr="009D6BB7">
        <w:t xml:space="preserve"> 1993;329(14):977-86. doi: 10.1056/NEJM199309303291401 [published Online First: 1993/09/30]</w:t>
      </w:r>
    </w:p>
    <w:p w14:paraId="72C46F93" w14:textId="77777777" w:rsidR="009D6BB7" w:rsidRPr="009D6BB7" w:rsidRDefault="009D6BB7" w:rsidP="009D6BB7">
      <w:pPr>
        <w:pStyle w:val="EndNoteBibliography"/>
        <w:spacing w:after="0"/>
        <w:ind w:left="720" w:hanging="720"/>
      </w:pPr>
      <w:r w:rsidRPr="009D6BB7">
        <w:t xml:space="preserve">7. Hansson L, Zanchetti A, Carruthers SG, et al. Effects of intensive blood-pressure lowering and low-dose aspirin in patients with hypertension: principal results of the Hypertension Optimal Treatment (HOT) randomised trial. HOT Study Group. </w:t>
      </w:r>
      <w:r w:rsidRPr="009D6BB7">
        <w:rPr>
          <w:i/>
        </w:rPr>
        <w:t>Lancet</w:t>
      </w:r>
      <w:r w:rsidRPr="009D6BB7">
        <w:t xml:space="preserve"> 1998;351(9118):1755-62. doi: 10.1016/s0140-6736(98)04311-6 [published Online First: 1998/06/23]</w:t>
      </w:r>
    </w:p>
    <w:p w14:paraId="3ABA0BDB" w14:textId="77777777" w:rsidR="009D6BB7" w:rsidRPr="009D6BB7" w:rsidRDefault="009D6BB7" w:rsidP="009D6BB7">
      <w:pPr>
        <w:pStyle w:val="EndNoteBibliography"/>
        <w:spacing w:after="0"/>
        <w:ind w:left="720" w:hanging="720"/>
      </w:pPr>
      <w:r w:rsidRPr="009D6BB7">
        <w:t xml:space="preserve">8. Grigor C, Capell H, Stirling A, et al. Effect of a treatment strategy of tight control for rheumatoid arthritis (the TICORA study): a single-blind randomised controlled trial. </w:t>
      </w:r>
      <w:r w:rsidRPr="009D6BB7">
        <w:rPr>
          <w:i/>
        </w:rPr>
        <w:t>Lancet</w:t>
      </w:r>
      <w:r w:rsidRPr="009D6BB7">
        <w:t xml:space="preserve"> 2004;364(9430):263-9.</w:t>
      </w:r>
    </w:p>
    <w:p w14:paraId="3790D4BF" w14:textId="77777777" w:rsidR="009D6BB7" w:rsidRPr="009D6BB7" w:rsidRDefault="009D6BB7" w:rsidP="009D6BB7">
      <w:pPr>
        <w:pStyle w:val="EndNoteBibliography"/>
        <w:spacing w:after="0"/>
        <w:ind w:left="720" w:hanging="720"/>
      </w:pPr>
      <w:r w:rsidRPr="009D6BB7">
        <w:t xml:space="preserve">9. Smolen JS, Landewe R, Bijlsma J, et al. EULAR recommendations for the management of rheumatoid arthritis with synthetic and biological disease-modifying antirheumatic drugs: 2016 update. </w:t>
      </w:r>
      <w:r w:rsidRPr="009D6BB7">
        <w:rPr>
          <w:i/>
        </w:rPr>
        <w:t>Ann Rheum Dis</w:t>
      </w:r>
      <w:r w:rsidRPr="009D6BB7">
        <w:t xml:space="preserve"> 2017;76(6):960-77. doi: 10.1136/annrheumdis-2016-210715 [published Online First: 2017/03/08]</w:t>
      </w:r>
    </w:p>
    <w:p w14:paraId="2E82DB58" w14:textId="77777777" w:rsidR="009D6BB7" w:rsidRPr="009D6BB7" w:rsidRDefault="009D6BB7" w:rsidP="009D6BB7">
      <w:pPr>
        <w:pStyle w:val="EndNoteBibliography"/>
        <w:ind w:left="720" w:hanging="720"/>
      </w:pPr>
      <w:r w:rsidRPr="009D6BB7">
        <w:t xml:space="preserve">10. Coates LC, Fransen J, Helliwell PS. Defining minimal disease activity in psoriatic arthritis: a proposed objective target for treatment. </w:t>
      </w:r>
      <w:r w:rsidRPr="009D6BB7">
        <w:rPr>
          <w:i/>
        </w:rPr>
        <w:t>Ann Rheum Dis</w:t>
      </w:r>
      <w:r w:rsidRPr="009D6BB7">
        <w:t xml:space="preserve"> 2010;69(1):48-53. doi: ard.2008.102053 [pii]</w:t>
      </w:r>
    </w:p>
    <w:p w14:paraId="56F0E888" w14:textId="77777777" w:rsidR="009D6BB7" w:rsidRPr="009D6BB7" w:rsidRDefault="009D6BB7" w:rsidP="009D6BB7">
      <w:pPr>
        <w:pStyle w:val="EndNoteBibliography"/>
        <w:spacing w:after="0"/>
        <w:ind w:left="720" w:hanging="720"/>
      </w:pPr>
      <w:r w:rsidRPr="009D6BB7">
        <w:t>10.1136/ard.2008.102053 [published Online First: 2009/01/17]</w:t>
      </w:r>
    </w:p>
    <w:p w14:paraId="78F0FBD0" w14:textId="77777777" w:rsidR="009D6BB7" w:rsidRPr="009D6BB7" w:rsidRDefault="009D6BB7" w:rsidP="009D6BB7">
      <w:pPr>
        <w:pStyle w:val="EndNoteBibliography"/>
        <w:spacing w:after="0"/>
        <w:ind w:left="720" w:hanging="720"/>
      </w:pPr>
      <w:r w:rsidRPr="009D6BB7">
        <w:t xml:space="preserve">11. Coates LC, Mease PJ, Gossec L, et al. Minimal Disease Activity Among Active Psoriatic Arthritis Patients Treated With Secukinumab: 2-Year Results From a Multicenter Randomized, Double-Blind, Parallel-Group, Placebo-Controlled Phase-III Study. </w:t>
      </w:r>
      <w:r w:rsidRPr="009D6BB7">
        <w:rPr>
          <w:i/>
        </w:rPr>
        <w:t>Arthritis Care Res (Hoboken)</w:t>
      </w:r>
      <w:r w:rsidRPr="009D6BB7">
        <w:t xml:space="preserve"> 2018 doi: 10.1002/acr.23537</w:t>
      </w:r>
    </w:p>
    <w:p w14:paraId="23B253AC" w14:textId="77777777" w:rsidR="009D6BB7" w:rsidRPr="009D6BB7" w:rsidRDefault="009D6BB7" w:rsidP="009D6BB7">
      <w:pPr>
        <w:pStyle w:val="EndNoteBibliography"/>
        <w:spacing w:after="0"/>
        <w:ind w:left="720" w:hanging="720"/>
      </w:pPr>
      <w:r w:rsidRPr="009D6BB7">
        <w:t xml:space="preserve">12. Coates LC, Helliwell PS. Validation of minimal disease activity for psoriatic arthritis using interventional trial data. </w:t>
      </w:r>
      <w:r w:rsidRPr="009D6BB7">
        <w:rPr>
          <w:i/>
        </w:rPr>
        <w:t>Arthritis Care and Research</w:t>
      </w:r>
      <w:r w:rsidRPr="009D6BB7">
        <w:t xml:space="preserve"> 2010;62(2):965-69.</w:t>
      </w:r>
    </w:p>
    <w:p w14:paraId="219F92E3" w14:textId="77777777" w:rsidR="009D6BB7" w:rsidRPr="009D6BB7" w:rsidRDefault="009D6BB7" w:rsidP="009D6BB7">
      <w:pPr>
        <w:pStyle w:val="EndNoteBibliography"/>
        <w:spacing w:after="0"/>
        <w:ind w:left="720" w:hanging="720"/>
      </w:pPr>
      <w:r w:rsidRPr="009D6BB7">
        <w:t xml:space="preserve">13. Kavanaugh A, van der Heijde D, Beutler A, et al. Radiographic Progression of Patients With Psoriatic Arthritis Who Achieve Minimal Disease Activity in Response to Golimumab Therapy: Results Through 5 Years of a Randomized, Placebo-Controlled Study. </w:t>
      </w:r>
      <w:r w:rsidRPr="009D6BB7">
        <w:rPr>
          <w:i/>
        </w:rPr>
        <w:t>Arthritis Care Res (Hoboken)</w:t>
      </w:r>
      <w:r w:rsidRPr="009D6BB7">
        <w:t xml:space="preserve"> 2016;68(2):267-74. doi: 10.1002/acr.22576</w:t>
      </w:r>
    </w:p>
    <w:p w14:paraId="0DBCA548" w14:textId="77777777" w:rsidR="009D6BB7" w:rsidRPr="009D6BB7" w:rsidRDefault="009D6BB7" w:rsidP="009D6BB7">
      <w:pPr>
        <w:pStyle w:val="EndNoteBibliography"/>
        <w:spacing w:after="0"/>
        <w:ind w:left="720" w:hanging="720"/>
      </w:pPr>
      <w:r w:rsidRPr="009D6BB7">
        <w:t xml:space="preserve">14. Queiro R, Canete JD, Montilla C, et al. Minimal disease activity and impact of disease in psoriatic arthritis: a Spanish cross-sectional multicenter study. </w:t>
      </w:r>
      <w:r w:rsidRPr="009D6BB7">
        <w:rPr>
          <w:i/>
        </w:rPr>
        <w:t>Arthritis research &amp; therapy</w:t>
      </w:r>
      <w:r w:rsidRPr="009D6BB7">
        <w:t xml:space="preserve"> 2017;19(1):72. doi: 10.1186/s13075-017-1277-1</w:t>
      </w:r>
    </w:p>
    <w:p w14:paraId="47D2CD50" w14:textId="77777777" w:rsidR="009D6BB7" w:rsidRPr="009D6BB7" w:rsidRDefault="009D6BB7" w:rsidP="009D6BB7">
      <w:pPr>
        <w:pStyle w:val="EndNoteBibliography"/>
        <w:spacing w:after="0"/>
        <w:ind w:left="720" w:hanging="720"/>
      </w:pPr>
      <w:r w:rsidRPr="009D6BB7">
        <w:t xml:space="preserve">15. Gorlier C, Orbai AM, Puyraimond-Zemmour D, et al. Comparing patient-perceived and physician-perceived remission and low disease activity in psoriatic arthritis: an analysis of 410 patients </w:t>
      </w:r>
      <w:r w:rsidRPr="009D6BB7">
        <w:lastRenderedPageBreak/>
        <w:t xml:space="preserve">from 14 countries. </w:t>
      </w:r>
      <w:r w:rsidRPr="009D6BB7">
        <w:rPr>
          <w:i/>
        </w:rPr>
        <w:t>Ann Rheum Dis</w:t>
      </w:r>
      <w:r w:rsidRPr="009D6BB7">
        <w:t xml:space="preserve"> 2019;78(2):201-08. doi: 10.1136/annrheumdis-2018-214140 [published Online First: 2018/11/18]</w:t>
      </w:r>
    </w:p>
    <w:p w14:paraId="70051586" w14:textId="77777777" w:rsidR="009D6BB7" w:rsidRPr="009D6BB7" w:rsidRDefault="009D6BB7" w:rsidP="009D6BB7">
      <w:pPr>
        <w:pStyle w:val="EndNoteBibliography"/>
        <w:spacing w:after="0"/>
        <w:ind w:left="720" w:hanging="720"/>
      </w:pPr>
      <w:r w:rsidRPr="009D6BB7">
        <w:t xml:space="preserve">16. Coates LC, Moverley AR, McParland L, et al. Effect of tight control of inflammation in early psoriatic arthritis (TICOPA): a UK multicentre, open-label, randomised controlled trial. </w:t>
      </w:r>
      <w:r w:rsidRPr="009D6BB7">
        <w:rPr>
          <w:i/>
        </w:rPr>
        <w:t>Lancet</w:t>
      </w:r>
      <w:r w:rsidRPr="009D6BB7">
        <w:t xml:space="preserve"> 2015;386(10012):2489-98. doi: 10.1016/S0140-6736(15)00347-5</w:t>
      </w:r>
    </w:p>
    <w:p w14:paraId="31467D49" w14:textId="77777777" w:rsidR="009D6BB7" w:rsidRPr="009D6BB7" w:rsidRDefault="009D6BB7" w:rsidP="009D6BB7">
      <w:pPr>
        <w:pStyle w:val="EndNoteBibliography"/>
        <w:spacing w:after="0"/>
        <w:ind w:left="720" w:hanging="720"/>
      </w:pPr>
      <w:r w:rsidRPr="009D6BB7">
        <w:t xml:space="preserve">17. Gossec L, Smolen JS, Ramiro S, et al. European League Against Rheumatism (EULAR) recommendations for the management of psoriatic arthritis with pharmacological therapies: 2015 update. </w:t>
      </w:r>
      <w:r w:rsidRPr="009D6BB7">
        <w:rPr>
          <w:i/>
        </w:rPr>
        <w:t>Ann Rheum Dis</w:t>
      </w:r>
      <w:r w:rsidRPr="009D6BB7">
        <w:t xml:space="preserve"> 2016;75(3):499-510. doi: 10.1136/annrheumdis-2015-208337</w:t>
      </w:r>
    </w:p>
    <w:p w14:paraId="5CB73040" w14:textId="77777777" w:rsidR="009D6BB7" w:rsidRPr="009D6BB7" w:rsidRDefault="009D6BB7" w:rsidP="009D6BB7">
      <w:pPr>
        <w:pStyle w:val="EndNoteBibliography"/>
        <w:spacing w:after="0"/>
        <w:ind w:left="720" w:hanging="720"/>
      </w:pPr>
      <w:r w:rsidRPr="009D6BB7">
        <w:t xml:space="preserve">18. Schoels MM, Aletaha D, Alasti F, et al. Disease activity in psoriatic arthritis (PsA): defining remission and treatment success using the DAPSA score. </w:t>
      </w:r>
      <w:r w:rsidRPr="009D6BB7">
        <w:rPr>
          <w:i/>
        </w:rPr>
        <w:t>Ann Rheum Dis</w:t>
      </w:r>
      <w:r w:rsidRPr="009D6BB7">
        <w:t xml:space="preserve"> 2016;75(5):811-8. doi: 10.1136/annrheumdis-2015-207507</w:t>
      </w:r>
    </w:p>
    <w:p w14:paraId="20CDA4BA" w14:textId="77777777" w:rsidR="009D6BB7" w:rsidRPr="009D6BB7" w:rsidRDefault="009D6BB7" w:rsidP="009D6BB7">
      <w:pPr>
        <w:pStyle w:val="EndNoteBibliography"/>
        <w:spacing w:after="0"/>
        <w:ind w:left="720" w:hanging="720"/>
      </w:pPr>
      <w:r w:rsidRPr="009D6BB7">
        <w:t xml:space="preserve">19. Coates LC, Helliwell PS. Defining Low Disease Activity States in Psoriatic Arthritis using Novel Composite Disease Instruments. </w:t>
      </w:r>
      <w:r w:rsidRPr="009D6BB7">
        <w:rPr>
          <w:i/>
        </w:rPr>
        <w:t>J Rheumatol</w:t>
      </w:r>
      <w:r w:rsidRPr="009D6BB7">
        <w:t xml:space="preserve"> 2016;43(2):371-5. doi: 10.3899/jrheum.150826</w:t>
      </w:r>
    </w:p>
    <w:p w14:paraId="65ACAC08" w14:textId="77777777" w:rsidR="009D6BB7" w:rsidRPr="009D6BB7" w:rsidRDefault="009D6BB7" w:rsidP="009D6BB7">
      <w:pPr>
        <w:pStyle w:val="EndNoteBibliography"/>
        <w:spacing w:after="0"/>
        <w:ind w:left="720" w:hanging="720"/>
      </w:pPr>
      <w:r w:rsidRPr="009D6BB7">
        <w:t xml:space="preserve">20. Aletaha D, Alasti F, Smolen JS. Disease activity states of the DAPSA, a psoriatic arthritis specific instrument, are valid against functional status and structural progression. </w:t>
      </w:r>
      <w:r w:rsidRPr="009D6BB7">
        <w:rPr>
          <w:i/>
        </w:rPr>
        <w:t>Ann Rheum Dis</w:t>
      </w:r>
      <w:r w:rsidRPr="009D6BB7">
        <w:t xml:space="preserve"> 2017;76(2):418-21. doi: 10.1136/annrheumdis-2016-209511</w:t>
      </w:r>
    </w:p>
    <w:p w14:paraId="6A8AD67A" w14:textId="77777777" w:rsidR="009D6BB7" w:rsidRPr="009D6BB7" w:rsidRDefault="009D6BB7" w:rsidP="009D6BB7">
      <w:pPr>
        <w:pStyle w:val="EndNoteBibliography"/>
        <w:spacing w:after="0"/>
        <w:ind w:left="720" w:hanging="720"/>
      </w:pPr>
      <w:r w:rsidRPr="009D6BB7">
        <w:t xml:space="preserve">21. Helliwell PS, Kavanaugh A. Radiographic progression is less in patients achieving a good response to treatment as measured by new composite indices of disease activity in psoriatic arthritis: data from an interventional study with golimumab. </w:t>
      </w:r>
      <w:r w:rsidRPr="009D6BB7">
        <w:rPr>
          <w:i/>
        </w:rPr>
        <w:t>Ann Rheum Dis</w:t>
      </w:r>
      <w:r w:rsidRPr="009D6BB7">
        <w:t xml:space="preserve"> 2014;73 (suppl 2):108.</w:t>
      </w:r>
    </w:p>
    <w:p w14:paraId="48F6E839" w14:textId="77777777" w:rsidR="009D6BB7" w:rsidRPr="009D6BB7" w:rsidRDefault="009D6BB7" w:rsidP="009D6BB7">
      <w:pPr>
        <w:pStyle w:val="EndNoteBibliography"/>
        <w:spacing w:after="0"/>
        <w:ind w:left="720" w:hanging="720"/>
      </w:pPr>
      <w:r w:rsidRPr="009D6BB7">
        <w:t xml:space="preserve">22. Coates LC, FitzGerald O, Merola JF, et al. Group for Research and Assessment of Psoriasis and Psoriatic Arthritis/Outcome Measures in Rheumatology Consensus-Based Recommendations and Research Agenda for Use of Composite Measures and Treatment Targets in Psoriatic Arthritis. </w:t>
      </w:r>
      <w:r w:rsidRPr="009D6BB7">
        <w:rPr>
          <w:i/>
        </w:rPr>
        <w:t>Arthritis Rheumatol</w:t>
      </w:r>
      <w:r w:rsidRPr="009D6BB7">
        <w:t xml:space="preserve"> 2018;70(3):345-55. doi: 10.1002/art.40391</w:t>
      </w:r>
    </w:p>
    <w:p w14:paraId="316863F8" w14:textId="77777777" w:rsidR="009D6BB7" w:rsidRPr="009D6BB7" w:rsidRDefault="009D6BB7" w:rsidP="009D6BB7">
      <w:pPr>
        <w:pStyle w:val="EndNoteBibliography"/>
        <w:spacing w:after="0"/>
        <w:ind w:left="720" w:hanging="720"/>
      </w:pPr>
      <w:r w:rsidRPr="009D6BB7">
        <w:t xml:space="preserve">23. Coates LC, Helliwell PS. Treating to target in psoriatic arthritis: how to implement in clinical practice. </w:t>
      </w:r>
      <w:r w:rsidRPr="009D6BB7">
        <w:rPr>
          <w:i/>
        </w:rPr>
        <w:t>Ann Rheum Dis</w:t>
      </w:r>
      <w:r w:rsidRPr="009D6BB7">
        <w:t xml:space="preserve"> 2016;75(4):640-3. doi: 10.1136/annrheumdis-2015-208617</w:t>
      </w:r>
    </w:p>
    <w:p w14:paraId="1E7C1B4C" w14:textId="77777777" w:rsidR="009D6BB7" w:rsidRPr="009D6BB7" w:rsidRDefault="009D6BB7" w:rsidP="009D6BB7">
      <w:pPr>
        <w:pStyle w:val="EndNoteBibliography"/>
        <w:spacing w:after="0"/>
        <w:ind w:left="720" w:hanging="720"/>
      </w:pPr>
      <w:r w:rsidRPr="009D6BB7">
        <w:t>24. National Institute for Health and Clinical Excellence. Rheumatoid arthritis in adults: management, 2018.</w:t>
      </w:r>
    </w:p>
    <w:p w14:paraId="3CF9F21F" w14:textId="77777777" w:rsidR="009D6BB7" w:rsidRPr="009D6BB7" w:rsidRDefault="009D6BB7" w:rsidP="009D6BB7">
      <w:pPr>
        <w:pStyle w:val="EndNoteBibliography"/>
        <w:spacing w:after="0"/>
        <w:ind w:left="720" w:hanging="720"/>
      </w:pPr>
      <w:r w:rsidRPr="009D6BB7">
        <w:t xml:space="preserve">25. van Mens LJJ, Turina MC, van de Sande MGH, et al. Residual disease activity in psoriatic arthritis: discordance between the rheumatologist's opinion and minimal disease activity measurement. </w:t>
      </w:r>
      <w:r w:rsidRPr="009D6BB7">
        <w:rPr>
          <w:i/>
        </w:rPr>
        <w:t>Rheumatology (Oxford)</w:t>
      </w:r>
      <w:r w:rsidRPr="009D6BB7">
        <w:t xml:space="preserve"> 2017 doi: 10.1093/rheumatology/kex183</w:t>
      </w:r>
    </w:p>
    <w:p w14:paraId="5D90DF14" w14:textId="77777777" w:rsidR="009D6BB7" w:rsidRPr="009D6BB7" w:rsidRDefault="009D6BB7" w:rsidP="009D6BB7">
      <w:pPr>
        <w:pStyle w:val="EndNoteBibliography"/>
        <w:spacing w:after="0"/>
        <w:ind w:left="720" w:hanging="720"/>
      </w:pPr>
      <w:r w:rsidRPr="009D6BB7">
        <w:t xml:space="preserve">26. van Mens LJJ, van de Sande MGH, Fluri IA, et al. Residual disease activity and treatment adjustments in psoriatic arthritis in current clinical practice. </w:t>
      </w:r>
      <w:r w:rsidRPr="009D6BB7">
        <w:rPr>
          <w:i/>
        </w:rPr>
        <w:t>Arthritis research &amp; therapy</w:t>
      </w:r>
      <w:r w:rsidRPr="009D6BB7">
        <w:t xml:space="preserve"> 2017;19(1):226. doi: 10.1186/s13075-017-1424-8 [published Online First: 2017/10/12]</w:t>
      </w:r>
    </w:p>
    <w:p w14:paraId="2A0299B7" w14:textId="77777777" w:rsidR="009D6BB7" w:rsidRPr="009D6BB7" w:rsidRDefault="009D6BB7" w:rsidP="009D6BB7">
      <w:pPr>
        <w:pStyle w:val="EndNoteBibliography"/>
        <w:spacing w:after="0"/>
        <w:ind w:left="720" w:hanging="720"/>
      </w:pPr>
      <w:r w:rsidRPr="009D6BB7">
        <w:t xml:space="preserve">27. Eccles MP, Johnston M, Hrisos S, et al. Translating clinicians' beliefs into implementation interventions (TRACII): a protocol for an intervention modeling experiment to change clinicians' intentions to implement evidence-based practice. </w:t>
      </w:r>
      <w:r w:rsidRPr="009D6BB7">
        <w:rPr>
          <w:i/>
        </w:rPr>
        <w:t>Implement Sci</w:t>
      </w:r>
      <w:r w:rsidRPr="009D6BB7">
        <w:t xml:space="preserve"> 2007;2:27. doi: 10.1186/1748-5908-2-27 [published Online First: 2007/08/21]</w:t>
      </w:r>
    </w:p>
    <w:p w14:paraId="7E99C76D" w14:textId="08F8E1CA" w:rsidR="009D6BB7" w:rsidRPr="009D6BB7" w:rsidRDefault="009D6BB7" w:rsidP="009D6BB7">
      <w:pPr>
        <w:pStyle w:val="EndNoteBibliography"/>
        <w:spacing w:after="0"/>
        <w:ind w:left="720" w:hanging="720"/>
      </w:pPr>
      <w:r w:rsidRPr="009D6BB7">
        <w:t xml:space="preserve">28. Cochrane Effective Practice and Organisation of Care (EPOC). EPOC Taxonomy 2015 [Available from: </w:t>
      </w:r>
      <w:hyperlink r:id="rId8" w:history="1">
        <w:r w:rsidRPr="009D6BB7">
          <w:rPr>
            <w:rStyle w:val="Hyperlink"/>
          </w:rPr>
          <w:t>https://epoc.cochrane.org/epoc-taxonomy</w:t>
        </w:r>
      </w:hyperlink>
      <w:r w:rsidRPr="009D6BB7">
        <w:t xml:space="preserve"> accessed 24th November 2019.</w:t>
      </w:r>
    </w:p>
    <w:p w14:paraId="7B64F6A2" w14:textId="77777777" w:rsidR="009D6BB7" w:rsidRPr="009D6BB7" w:rsidRDefault="009D6BB7" w:rsidP="009D6BB7">
      <w:pPr>
        <w:pStyle w:val="EndNoteBibliography"/>
        <w:spacing w:after="0"/>
        <w:ind w:left="720" w:hanging="720"/>
      </w:pPr>
      <w:r w:rsidRPr="009D6BB7">
        <w:t xml:space="preserve">29. Solomon DH, Lee SB, Zak A, et al. Implementation of treat-to-target in rheumatoid arthritis through a Learning Collaborative: Rationale and design of the TRACTION trial. </w:t>
      </w:r>
      <w:r w:rsidRPr="009D6BB7">
        <w:rPr>
          <w:i/>
        </w:rPr>
        <w:t>Seminars in arthritis and rheumatism</w:t>
      </w:r>
      <w:r w:rsidRPr="009D6BB7">
        <w:t xml:space="preserve"> 2016;46(1):81-7. doi: 10.1016/j.semarthrit.2016.02.009 [published Online First: 2016/04/10]</w:t>
      </w:r>
    </w:p>
    <w:p w14:paraId="3D13CA81" w14:textId="77777777" w:rsidR="009D6BB7" w:rsidRPr="009D6BB7" w:rsidRDefault="009D6BB7" w:rsidP="009D6BB7">
      <w:pPr>
        <w:pStyle w:val="EndNoteBibliography"/>
        <w:spacing w:after="0"/>
        <w:ind w:left="720" w:hanging="720"/>
      </w:pPr>
      <w:r w:rsidRPr="009D6BB7">
        <w:t xml:space="preserve">30. Taylor MJ, McNicholas C, Nicolay C, et al. Systematic review of the application of the plan-do-study-act method to improve quality in healthcare. </w:t>
      </w:r>
      <w:r w:rsidRPr="009D6BB7">
        <w:rPr>
          <w:i/>
        </w:rPr>
        <w:t>BMJ Qual Saf</w:t>
      </w:r>
      <w:r w:rsidRPr="009D6BB7">
        <w:t xml:space="preserve"> 2014;23(4):290-8. doi: 10.1136/bmjqs-2013-001862 [published Online First: 2013/09/13]</w:t>
      </w:r>
    </w:p>
    <w:p w14:paraId="11DC7952" w14:textId="77777777" w:rsidR="009D6BB7" w:rsidRPr="009D6BB7" w:rsidRDefault="009D6BB7" w:rsidP="009D6BB7">
      <w:pPr>
        <w:pStyle w:val="EndNoteBibliography"/>
        <w:spacing w:after="0"/>
        <w:ind w:left="720" w:hanging="720"/>
      </w:pPr>
      <w:r w:rsidRPr="009D6BB7">
        <w:t xml:space="preserve">31. Solomon DH, Losina E, Lu B, et al. Implementation of Treat-to-Target in Rheumatoid Arthritis Through a Learning Collaborative: Results of a Randomized Controlled Trial. </w:t>
      </w:r>
      <w:r w:rsidRPr="009D6BB7">
        <w:rPr>
          <w:i/>
        </w:rPr>
        <w:t>Arthritis Rheumatol</w:t>
      </w:r>
      <w:r w:rsidRPr="009D6BB7">
        <w:t xml:space="preserve"> 2017;69(7):1374-80. doi: 10.1002/art.40111 [published Online First: 2017/05/18]</w:t>
      </w:r>
    </w:p>
    <w:p w14:paraId="6A828708" w14:textId="77777777" w:rsidR="009D6BB7" w:rsidRPr="009D6BB7" w:rsidRDefault="009D6BB7" w:rsidP="009D6BB7">
      <w:pPr>
        <w:pStyle w:val="EndNoteBibliography"/>
        <w:spacing w:after="0"/>
        <w:ind w:left="720" w:hanging="720"/>
      </w:pPr>
      <w:r w:rsidRPr="009D6BB7">
        <w:t xml:space="preserve">32. Solomon DH, Lu B, Yu Z, et al. Benefits and Sustainability of a Learning Collaborative for Implementation of Treat-to-Target in Rheumatoid Arthritis: Results of a Cluster-Randomized </w:t>
      </w:r>
      <w:r w:rsidRPr="009D6BB7">
        <w:lastRenderedPageBreak/>
        <w:t xml:space="preserve">Controlled Phase II Clinical Trial. </w:t>
      </w:r>
      <w:r w:rsidRPr="009D6BB7">
        <w:rPr>
          <w:i/>
        </w:rPr>
        <w:t>Arthritis Care Res (Hoboken)</w:t>
      </w:r>
      <w:r w:rsidRPr="009D6BB7">
        <w:t xml:space="preserve"> 2018;70(10):1551-56. doi: 10.1002/acr.23508 [published Online First: 2018/01/10]</w:t>
      </w:r>
    </w:p>
    <w:p w14:paraId="0EF65303" w14:textId="77777777" w:rsidR="009D6BB7" w:rsidRPr="009D6BB7" w:rsidRDefault="009D6BB7" w:rsidP="009D6BB7">
      <w:pPr>
        <w:pStyle w:val="EndNoteBibliography"/>
        <w:spacing w:after="0"/>
        <w:ind w:left="720" w:hanging="720"/>
      </w:pPr>
      <w:r w:rsidRPr="009D6BB7">
        <w:t xml:space="preserve">33. Taylor J, Coates LC, Dures E. A Qualitative Study of Clinicians’ Perspectives on Barriers to Implementation of Treat to Target in Psoriatic Arthritis. </w:t>
      </w:r>
      <w:r w:rsidRPr="009D6BB7">
        <w:rPr>
          <w:i/>
        </w:rPr>
        <w:t>Arthritis Rheum</w:t>
      </w:r>
      <w:r w:rsidRPr="009D6BB7">
        <w:t xml:space="preserve"> 2019;71:2510.</w:t>
      </w:r>
    </w:p>
    <w:p w14:paraId="5531A275" w14:textId="77777777" w:rsidR="009D6BB7" w:rsidRPr="009D6BB7" w:rsidRDefault="009D6BB7" w:rsidP="009D6BB7">
      <w:pPr>
        <w:pStyle w:val="EndNoteBibliography"/>
        <w:ind w:left="720" w:hanging="720"/>
      </w:pPr>
      <w:r w:rsidRPr="009D6BB7">
        <w:t xml:space="preserve">34. Arora S, Nika A, Trupin L, et al. Does Systemic Lupus Erythematosus Care Provided in a Lupus Clinic Result in Higher Quality of Care Than That Provided in a General Rheumatology Clinic? </w:t>
      </w:r>
      <w:r w:rsidRPr="009D6BB7">
        <w:rPr>
          <w:i/>
        </w:rPr>
        <w:t>Arthritis Care Res (Hoboken)</w:t>
      </w:r>
      <w:r w:rsidRPr="009D6BB7">
        <w:t xml:space="preserve"> 2018;70(12):1771-77. doi: 10.1002/acr.23569 [published Online First: 2018/04/03]</w:t>
      </w:r>
    </w:p>
    <w:p w14:paraId="5CB7B5CD" w14:textId="6AABA04D" w:rsidR="000F2165" w:rsidRDefault="004E54AE" w:rsidP="003E3F8F">
      <w:pPr>
        <w:spacing w:line="480" w:lineRule="auto"/>
      </w:pPr>
      <w:r>
        <w:fldChar w:fldCharType="end"/>
      </w:r>
    </w:p>
    <w:p w14:paraId="37906D0A" w14:textId="77777777" w:rsidR="000F2165" w:rsidRDefault="000F2165" w:rsidP="003E3F8F">
      <w:pPr>
        <w:spacing w:line="480" w:lineRule="auto"/>
      </w:pPr>
      <w:r>
        <w:br w:type="page"/>
      </w:r>
    </w:p>
    <w:p w14:paraId="678B5D99" w14:textId="77777777" w:rsidR="000F2165" w:rsidRDefault="000F2165" w:rsidP="003E3F8F">
      <w:pPr>
        <w:spacing w:after="0" w:line="480" w:lineRule="auto"/>
      </w:pPr>
      <w:r>
        <w:lastRenderedPageBreak/>
        <w:t>Box 1: The minimal disease activity criteria for PsA</w:t>
      </w:r>
    </w:p>
    <w:p w14:paraId="5C421F45" w14:textId="77777777" w:rsidR="000F2165" w:rsidRDefault="000F2165" w:rsidP="003E3F8F">
      <w:pPr>
        <w:spacing w:after="0" w:line="480" w:lineRule="auto"/>
      </w:pPr>
    </w:p>
    <w:tbl>
      <w:tblPr>
        <w:tblStyle w:val="TableGrid"/>
        <w:tblW w:w="0" w:type="auto"/>
        <w:tblLook w:val="04A0" w:firstRow="1" w:lastRow="0" w:firstColumn="1" w:lastColumn="0" w:noHBand="0" w:noVBand="1"/>
      </w:tblPr>
      <w:tblGrid>
        <w:gridCol w:w="9016"/>
      </w:tblGrid>
      <w:tr w:rsidR="000F2165" w14:paraId="282EC2D9" w14:textId="77777777" w:rsidTr="000F2165">
        <w:tc>
          <w:tcPr>
            <w:tcW w:w="9016" w:type="dxa"/>
          </w:tcPr>
          <w:p w14:paraId="6DDDA531" w14:textId="57B37ACE" w:rsidR="000F2165" w:rsidRDefault="000F2165" w:rsidP="003E3F8F">
            <w:pPr>
              <w:spacing w:line="480" w:lineRule="auto"/>
              <w:rPr>
                <w:rFonts w:cstheme="minorHAnsi"/>
              </w:rPr>
            </w:pPr>
            <w:r>
              <w:rPr>
                <w:rFonts w:cstheme="minorHAnsi"/>
              </w:rPr>
              <w:t xml:space="preserve">The seven-component MDA criteria define a state of MDA if they met 5/7 of these criteria </w:t>
            </w:r>
            <w:r w:rsidRPr="000F2165">
              <w:rPr>
                <w:rFonts w:cstheme="minorHAnsi"/>
              </w:rPr>
              <w:t xml:space="preserve"> </w:t>
            </w:r>
            <w:r w:rsidRPr="000F2165">
              <w:rPr>
                <w:rFonts w:cstheme="minorHAnsi"/>
              </w:rPr>
              <w:fldChar w:fldCharType="begin"/>
            </w:r>
            <w:r w:rsidR="009D6BB7">
              <w:rPr>
                <w:rFonts w:cstheme="minorHAnsi"/>
              </w:rPr>
              <w:instrText xml:space="preserve"> ADDIN EN.CITE &lt;EndNote&gt;&lt;Cite&gt;&lt;Author&gt;Coates&lt;/Author&gt;&lt;Year&gt;2010&lt;/Year&gt;&lt;RecNum&gt;969&lt;/RecNum&gt;&lt;DisplayText&gt;&lt;style face="superscript"&gt;10&lt;/style&gt;&lt;/DisplayText&gt;&lt;record&gt;&lt;rec-number&gt;969&lt;/rec-number&gt;&lt;foreign-keys&gt;&lt;key app="EN" db-id="rz9r5999fpzt9peptdrpffpuxaftd0prvfrr" timestamp="1271068278"&gt;969&lt;/key&gt;&lt;/foreign-keys&gt;&lt;ref-type name="Journal Article"&gt;17&lt;/ref-type&gt;&lt;contributors&gt;&lt;authors&gt;&lt;author&gt;Coates, L. C.&lt;/author&gt;&lt;author&gt;Fransen, J.&lt;/author&gt;&lt;author&gt;Helliwell, P. S.&lt;/author&gt;&lt;/authors&gt;&lt;/contributors&gt;&lt;auth-address&gt;Academic Unit of Musculoskeletal Disease, University of Leeds and Chapel Allerton Hospital, Leeds LS7 4SA, UK.&lt;/auth-address&gt;&lt;titles&gt;&lt;title&gt;Defining minimal disease activity in psoriatic arthritis: a proposed objective target for treatment&lt;/title&gt;&lt;secondary-title&gt;Annals of the Rheumatic Diseases&lt;/secondary-title&gt;&lt;/titles&gt;&lt;periodical&gt;&lt;full-title&gt;Annals of the Rheumatic Diseases&lt;/full-title&gt;&lt;abbr-1&gt;Ann Rheum Dis&lt;/abbr-1&gt;&lt;/periodical&gt;&lt;pages&gt;48-53&lt;/pages&gt;&lt;volume&gt;69&lt;/volume&gt;&lt;number&gt;1&lt;/number&gt;&lt;edition&gt;2009/01/17&lt;/edition&gt;&lt;keywords&gt;&lt;keyword&gt;Antirheumatic Agents/*therapeutic use&lt;/keyword&gt;&lt;keyword&gt;Arthritis, Psoriatic/diagnosis/*drug therapy&lt;/keyword&gt;&lt;keyword&gt;Expert Testimony&lt;/keyword&gt;&lt;keyword&gt;Humans&lt;/keyword&gt;&lt;keyword&gt;Observer Variation&lt;/keyword&gt;&lt;keyword&gt;Pain Measurement&lt;/keyword&gt;&lt;keyword&gt;ROC Curve&lt;/keyword&gt;&lt;keyword&gt;Sensitivity and Specificity&lt;/keyword&gt;&lt;keyword&gt;*Severity of Illness Index&lt;/keyword&gt;&lt;keyword&gt;Treatment Outcome&lt;/keyword&gt;&lt;/keywords&gt;&lt;dates&gt;&lt;year&gt;2010&lt;/year&gt;&lt;pub-dates&gt;&lt;date&gt;Jan&lt;/date&gt;&lt;/pub-dates&gt;&lt;/dates&gt;&lt;isbn&gt;1468-2060 (Electronic)&amp;#xD;0003-4967 (Linking)&lt;/isbn&gt;&lt;accession-num&gt;19147615&lt;/accession-num&gt;&lt;urls&gt;&lt;related-urls&gt;&lt;url&gt;http://www.ncbi.nlm.nih.gov/entrez/query.fcgi?cmd=Retrieve&amp;amp;db=PubMed&amp;amp;dopt=Citation&amp;amp;list_uids=19147615&lt;/url&gt;&lt;/related-urls&gt;&lt;/urls&gt;&lt;electronic-resource-num&gt;ard.2008.102053 [pii]&amp;#xD;10.1136/ard.2008.102053&lt;/electronic-resource-num&gt;&lt;language&gt;eng&lt;/language&gt;&lt;/record&gt;&lt;/Cite&gt;&lt;/EndNote&gt;</w:instrText>
            </w:r>
            <w:r w:rsidRPr="000F2165">
              <w:rPr>
                <w:rFonts w:cstheme="minorHAnsi"/>
              </w:rPr>
              <w:fldChar w:fldCharType="separate"/>
            </w:r>
            <w:r w:rsidR="009D6BB7" w:rsidRPr="009D6BB7">
              <w:rPr>
                <w:rFonts w:cstheme="minorHAnsi"/>
                <w:noProof/>
                <w:vertAlign w:val="superscript"/>
              </w:rPr>
              <w:t>10</w:t>
            </w:r>
            <w:r w:rsidRPr="000F2165">
              <w:rPr>
                <w:rFonts w:cstheme="minorHAnsi"/>
              </w:rPr>
              <w:fldChar w:fldCharType="end"/>
            </w:r>
            <w:r>
              <w:rPr>
                <w:rFonts w:cstheme="minorHAnsi"/>
              </w:rPr>
              <w:t xml:space="preserve">: </w:t>
            </w:r>
          </w:p>
          <w:p w14:paraId="2DB830D7" w14:textId="0E29B651" w:rsidR="000F2165" w:rsidRPr="000F2165" w:rsidRDefault="000F2165" w:rsidP="003E3F8F">
            <w:pPr>
              <w:pStyle w:val="ListParagraph"/>
              <w:numPr>
                <w:ilvl w:val="0"/>
                <w:numId w:val="6"/>
              </w:numPr>
              <w:spacing w:line="480" w:lineRule="auto"/>
              <w:rPr>
                <w:rFonts w:ascii="Times New Roman" w:hAnsi="Times New Roman" w:cs="Times New Roman"/>
                <w:sz w:val="24"/>
                <w:szCs w:val="24"/>
                <w:lang w:eastAsia="en-GB"/>
              </w:rPr>
            </w:pPr>
            <w:r w:rsidRPr="000F2165">
              <w:rPr>
                <w:rFonts w:cstheme="minorHAnsi"/>
              </w:rPr>
              <w:t xml:space="preserve">tender joint count </w:t>
            </w:r>
            <w:r>
              <w:rPr>
                <w:rFonts w:cstheme="minorHAnsi"/>
              </w:rPr>
              <w:t>≤</w:t>
            </w:r>
            <w:r w:rsidRPr="000F2165">
              <w:rPr>
                <w:rFonts w:cstheme="minorHAnsi"/>
              </w:rPr>
              <w:t xml:space="preserve"> 1, </w:t>
            </w:r>
          </w:p>
          <w:p w14:paraId="5CD62A91" w14:textId="558D454E" w:rsidR="000F2165" w:rsidRPr="000F2165" w:rsidRDefault="000F2165" w:rsidP="003E3F8F">
            <w:pPr>
              <w:pStyle w:val="ListParagraph"/>
              <w:numPr>
                <w:ilvl w:val="0"/>
                <w:numId w:val="6"/>
              </w:numPr>
              <w:spacing w:line="480" w:lineRule="auto"/>
              <w:rPr>
                <w:rFonts w:ascii="Times New Roman" w:hAnsi="Times New Roman" w:cs="Times New Roman"/>
                <w:sz w:val="24"/>
                <w:szCs w:val="24"/>
                <w:lang w:eastAsia="en-GB"/>
              </w:rPr>
            </w:pPr>
            <w:r w:rsidRPr="000F2165">
              <w:rPr>
                <w:rFonts w:cstheme="minorHAnsi"/>
              </w:rPr>
              <w:t xml:space="preserve">swollen joint count </w:t>
            </w:r>
            <w:r>
              <w:rPr>
                <w:rFonts w:cstheme="minorHAnsi"/>
              </w:rPr>
              <w:t>≤</w:t>
            </w:r>
            <w:r w:rsidRPr="000F2165">
              <w:rPr>
                <w:rFonts w:cstheme="minorHAnsi"/>
              </w:rPr>
              <w:t xml:space="preserve"> 1, </w:t>
            </w:r>
          </w:p>
          <w:p w14:paraId="5A802E51" w14:textId="01B3D4E2" w:rsidR="000F2165" w:rsidRPr="000F2165" w:rsidRDefault="000F2165" w:rsidP="003E3F8F">
            <w:pPr>
              <w:pStyle w:val="ListParagraph"/>
              <w:numPr>
                <w:ilvl w:val="0"/>
                <w:numId w:val="6"/>
              </w:numPr>
              <w:spacing w:line="480" w:lineRule="auto"/>
              <w:rPr>
                <w:rFonts w:ascii="Times New Roman" w:hAnsi="Times New Roman" w:cs="Times New Roman"/>
                <w:sz w:val="24"/>
                <w:szCs w:val="24"/>
                <w:lang w:eastAsia="en-GB"/>
              </w:rPr>
            </w:pPr>
            <w:r w:rsidRPr="000F2165">
              <w:rPr>
                <w:rFonts w:cstheme="minorHAnsi"/>
              </w:rPr>
              <w:t xml:space="preserve">Psoriasis Area and Severity Index (PASI) </w:t>
            </w:r>
            <w:r>
              <w:rPr>
                <w:rFonts w:cstheme="minorHAnsi"/>
              </w:rPr>
              <w:t>≤</w:t>
            </w:r>
            <w:r w:rsidRPr="000F2165">
              <w:rPr>
                <w:rFonts w:cstheme="minorHAnsi"/>
              </w:rPr>
              <w:t xml:space="preserve"> 1 or body surface area (BSA) </w:t>
            </w:r>
            <w:r>
              <w:rPr>
                <w:rFonts w:cstheme="minorHAnsi"/>
              </w:rPr>
              <w:t>≤</w:t>
            </w:r>
            <w:r w:rsidRPr="000F2165">
              <w:rPr>
                <w:rFonts w:cstheme="minorHAnsi"/>
              </w:rPr>
              <w:t xml:space="preserve"> 3, </w:t>
            </w:r>
          </w:p>
          <w:p w14:paraId="2D94CF62" w14:textId="2C9945CD" w:rsidR="000F2165" w:rsidRPr="000F2165" w:rsidRDefault="000F2165" w:rsidP="003E3F8F">
            <w:pPr>
              <w:pStyle w:val="ListParagraph"/>
              <w:numPr>
                <w:ilvl w:val="0"/>
                <w:numId w:val="6"/>
              </w:numPr>
              <w:spacing w:line="480" w:lineRule="auto"/>
              <w:rPr>
                <w:rFonts w:ascii="Times New Roman" w:hAnsi="Times New Roman" w:cs="Times New Roman"/>
                <w:sz w:val="24"/>
                <w:szCs w:val="24"/>
                <w:lang w:eastAsia="en-GB"/>
              </w:rPr>
            </w:pPr>
            <w:r w:rsidRPr="000F2165">
              <w:rPr>
                <w:rFonts w:cstheme="minorHAnsi"/>
              </w:rPr>
              <w:t xml:space="preserve">patient pain visual analogue score (VAS) </w:t>
            </w:r>
            <w:r>
              <w:rPr>
                <w:rFonts w:cstheme="minorHAnsi"/>
              </w:rPr>
              <w:t>≤</w:t>
            </w:r>
            <w:r w:rsidRPr="000F2165">
              <w:rPr>
                <w:rFonts w:cstheme="minorHAnsi"/>
              </w:rPr>
              <w:t xml:space="preserve"> 15, </w:t>
            </w:r>
          </w:p>
          <w:p w14:paraId="1EA5EBB1" w14:textId="15C7A96E" w:rsidR="000F2165" w:rsidRPr="000F2165" w:rsidRDefault="000F2165" w:rsidP="003E3F8F">
            <w:pPr>
              <w:pStyle w:val="ListParagraph"/>
              <w:numPr>
                <w:ilvl w:val="0"/>
                <w:numId w:val="6"/>
              </w:numPr>
              <w:spacing w:line="480" w:lineRule="auto"/>
              <w:rPr>
                <w:rFonts w:ascii="Times New Roman" w:hAnsi="Times New Roman" w:cs="Times New Roman"/>
                <w:sz w:val="24"/>
                <w:szCs w:val="24"/>
                <w:lang w:eastAsia="en-GB"/>
              </w:rPr>
            </w:pPr>
            <w:r w:rsidRPr="000F2165">
              <w:rPr>
                <w:rFonts w:cstheme="minorHAnsi"/>
              </w:rPr>
              <w:t xml:space="preserve">patient global disease activity </w:t>
            </w:r>
            <w:r>
              <w:rPr>
                <w:rFonts w:cstheme="minorHAnsi"/>
              </w:rPr>
              <w:t>≤</w:t>
            </w:r>
            <w:r w:rsidRPr="000F2165">
              <w:rPr>
                <w:rFonts w:cstheme="minorHAnsi"/>
              </w:rPr>
              <w:t xml:space="preserve"> 20, </w:t>
            </w:r>
          </w:p>
          <w:p w14:paraId="1A46F270" w14:textId="65E37432" w:rsidR="000F2165" w:rsidRPr="000F2165" w:rsidRDefault="000F2165" w:rsidP="003E3F8F">
            <w:pPr>
              <w:pStyle w:val="ListParagraph"/>
              <w:numPr>
                <w:ilvl w:val="0"/>
                <w:numId w:val="6"/>
              </w:numPr>
              <w:spacing w:line="480" w:lineRule="auto"/>
              <w:rPr>
                <w:rFonts w:ascii="Times New Roman" w:hAnsi="Times New Roman" w:cs="Times New Roman"/>
                <w:sz w:val="24"/>
                <w:szCs w:val="24"/>
                <w:lang w:eastAsia="en-GB"/>
              </w:rPr>
            </w:pPr>
            <w:r w:rsidRPr="000F2165">
              <w:rPr>
                <w:rFonts w:cstheme="minorHAnsi"/>
              </w:rPr>
              <w:t xml:space="preserve">health assessment questionnaire (HAQ) </w:t>
            </w:r>
            <w:r>
              <w:rPr>
                <w:rFonts w:cstheme="minorHAnsi"/>
              </w:rPr>
              <w:t>≤</w:t>
            </w:r>
            <w:r w:rsidRPr="000F2165">
              <w:rPr>
                <w:rFonts w:cstheme="minorHAnsi"/>
              </w:rPr>
              <w:t xml:space="preserve"> 0.5, </w:t>
            </w:r>
          </w:p>
          <w:p w14:paraId="2587DEC5" w14:textId="744CC3E3" w:rsidR="000F2165" w:rsidRPr="000F2165" w:rsidRDefault="000F2165" w:rsidP="003E3F8F">
            <w:pPr>
              <w:pStyle w:val="ListParagraph"/>
              <w:numPr>
                <w:ilvl w:val="0"/>
                <w:numId w:val="6"/>
              </w:numPr>
              <w:spacing w:line="480" w:lineRule="auto"/>
              <w:rPr>
                <w:rFonts w:ascii="Times New Roman" w:hAnsi="Times New Roman" w:cs="Times New Roman"/>
                <w:sz w:val="24"/>
                <w:szCs w:val="24"/>
                <w:lang w:eastAsia="en-GB"/>
              </w:rPr>
            </w:pPr>
            <w:r w:rsidRPr="000F2165">
              <w:rPr>
                <w:rFonts w:cstheme="minorHAnsi"/>
              </w:rPr>
              <w:t xml:space="preserve">tender </w:t>
            </w:r>
            <w:proofErr w:type="spellStart"/>
            <w:r w:rsidRPr="000F2165">
              <w:rPr>
                <w:rFonts w:cstheme="minorHAnsi"/>
              </w:rPr>
              <w:t>entheseal</w:t>
            </w:r>
            <w:proofErr w:type="spellEnd"/>
            <w:r w:rsidRPr="000F2165">
              <w:rPr>
                <w:rFonts w:cstheme="minorHAnsi"/>
              </w:rPr>
              <w:t xml:space="preserve"> points </w:t>
            </w:r>
            <w:r>
              <w:rPr>
                <w:rFonts w:cstheme="minorHAnsi"/>
              </w:rPr>
              <w:t>≤</w:t>
            </w:r>
            <w:r w:rsidRPr="000F2165">
              <w:rPr>
                <w:rFonts w:cstheme="minorHAnsi"/>
              </w:rPr>
              <w:t xml:space="preserve"> 1.  </w:t>
            </w:r>
            <w:r w:rsidRPr="000F2165">
              <w:rPr>
                <w:rFonts w:ascii="Times New Roman" w:hAnsi="Times New Roman" w:cs="Times New Roman"/>
                <w:sz w:val="24"/>
                <w:szCs w:val="24"/>
                <w:lang w:eastAsia="en-GB"/>
              </w:rPr>
              <w:t xml:space="preserve"> </w:t>
            </w:r>
          </w:p>
          <w:p w14:paraId="6879FEF6" w14:textId="77777777" w:rsidR="000F2165" w:rsidRDefault="000F2165" w:rsidP="003E3F8F">
            <w:pPr>
              <w:spacing w:line="480" w:lineRule="auto"/>
            </w:pPr>
          </w:p>
          <w:p w14:paraId="785D23AE" w14:textId="77777777" w:rsidR="000F2165" w:rsidRDefault="000F2165" w:rsidP="003E3F8F">
            <w:pPr>
              <w:spacing w:line="480" w:lineRule="auto"/>
            </w:pPr>
          </w:p>
        </w:tc>
      </w:tr>
    </w:tbl>
    <w:p w14:paraId="490A349A" w14:textId="77777777" w:rsidR="000F2165" w:rsidRDefault="000F2165" w:rsidP="003E3F8F">
      <w:pPr>
        <w:spacing w:after="0" w:line="480" w:lineRule="auto"/>
      </w:pPr>
    </w:p>
    <w:p w14:paraId="7C8A3E22" w14:textId="77777777" w:rsidR="000F2165" w:rsidRDefault="000F2165" w:rsidP="003E3F8F">
      <w:pPr>
        <w:spacing w:after="0" w:line="480" w:lineRule="auto"/>
      </w:pPr>
    </w:p>
    <w:p w14:paraId="24F5C365" w14:textId="4A2C7D40" w:rsidR="000F2165" w:rsidRDefault="000F2165" w:rsidP="003E3F8F">
      <w:pPr>
        <w:spacing w:line="480" w:lineRule="auto"/>
      </w:pPr>
    </w:p>
    <w:sectPr w:rsidR="000F2165">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87923F" w14:textId="77777777" w:rsidR="00263516" w:rsidRDefault="00263516" w:rsidP="00067D8A">
      <w:pPr>
        <w:spacing w:after="0" w:line="240" w:lineRule="auto"/>
      </w:pPr>
      <w:r>
        <w:separator/>
      </w:r>
    </w:p>
  </w:endnote>
  <w:endnote w:type="continuationSeparator" w:id="0">
    <w:p w14:paraId="05B05552" w14:textId="77777777" w:rsidR="00263516" w:rsidRDefault="00263516" w:rsidP="00067D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8860781"/>
      <w:docPartObj>
        <w:docPartGallery w:val="Page Numbers (Bottom of Page)"/>
        <w:docPartUnique/>
      </w:docPartObj>
    </w:sdtPr>
    <w:sdtEndPr>
      <w:rPr>
        <w:noProof/>
      </w:rPr>
    </w:sdtEndPr>
    <w:sdtContent>
      <w:p w14:paraId="2768642B" w14:textId="3A1C9B19" w:rsidR="00C44798" w:rsidRDefault="00C44798">
        <w:pPr>
          <w:pStyle w:val="Footer"/>
          <w:jc w:val="center"/>
        </w:pPr>
        <w:r>
          <w:fldChar w:fldCharType="begin"/>
        </w:r>
        <w:r>
          <w:instrText xml:space="preserve"> PAGE   \* MERGEFORMAT </w:instrText>
        </w:r>
        <w:r>
          <w:fldChar w:fldCharType="separate"/>
        </w:r>
        <w:r w:rsidR="00D651B0">
          <w:rPr>
            <w:noProof/>
          </w:rPr>
          <w:t>3</w:t>
        </w:r>
        <w:r>
          <w:rPr>
            <w:noProof/>
          </w:rPr>
          <w:fldChar w:fldCharType="end"/>
        </w:r>
      </w:p>
    </w:sdtContent>
  </w:sdt>
  <w:p w14:paraId="178CD575" w14:textId="77777777" w:rsidR="00C44798" w:rsidRDefault="00C447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CFC3D8" w14:textId="77777777" w:rsidR="00263516" w:rsidRDefault="00263516" w:rsidP="00067D8A">
      <w:pPr>
        <w:spacing w:after="0" w:line="240" w:lineRule="auto"/>
      </w:pPr>
      <w:r>
        <w:separator/>
      </w:r>
    </w:p>
  </w:footnote>
  <w:footnote w:type="continuationSeparator" w:id="0">
    <w:p w14:paraId="180CB9F4" w14:textId="77777777" w:rsidR="00263516" w:rsidRDefault="00263516" w:rsidP="00067D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743FD"/>
    <w:multiLevelType w:val="hybridMultilevel"/>
    <w:tmpl w:val="28048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F47193"/>
    <w:multiLevelType w:val="hybridMultilevel"/>
    <w:tmpl w:val="DCE857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BB3397"/>
    <w:multiLevelType w:val="hybridMultilevel"/>
    <w:tmpl w:val="F0B02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B10AEA"/>
    <w:multiLevelType w:val="hybridMultilevel"/>
    <w:tmpl w:val="AC8E5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D172FB4"/>
    <w:multiLevelType w:val="hybridMultilevel"/>
    <w:tmpl w:val="B74C51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B1674A5"/>
    <w:multiLevelType w:val="hybridMultilevel"/>
    <w:tmpl w:val="6D805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9r5999fpzt9peptdrpffpuxaftd0prvfrr&quot;&gt;General 2019&lt;record-ids&gt;&lt;item&gt;9&lt;/item&gt;&lt;item&gt;11&lt;/item&gt;&lt;item&gt;13&lt;/item&gt;&lt;item&gt;28&lt;/item&gt;&lt;item&gt;107&lt;/item&gt;&lt;item&gt;969&lt;/item&gt;&lt;item&gt;1098&lt;/item&gt;&lt;item&gt;2999&lt;/item&gt;&lt;item&gt;3097&lt;/item&gt;&lt;item&gt;3100&lt;/item&gt;&lt;item&gt;3102&lt;/item&gt;&lt;item&gt;3103&lt;/item&gt;&lt;item&gt;3119&lt;/item&gt;&lt;item&gt;3120&lt;/item&gt;&lt;item&gt;3157&lt;/item&gt;&lt;item&gt;3204&lt;/item&gt;&lt;item&gt;3210&lt;/item&gt;&lt;item&gt;3217&lt;/item&gt;&lt;item&gt;3264&lt;/item&gt;&lt;item&gt;3307&lt;/item&gt;&lt;item&gt;3351&lt;/item&gt;&lt;item&gt;3427&lt;/item&gt;&lt;item&gt;3520&lt;/item&gt;&lt;item&gt;3521&lt;/item&gt;&lt;item&gt;3523&lt;/item&gt;&lt;item&gt;3524&lt;/item&gt;&lt;item&gt;3525&lt;/item&gt;&lt;item&gt;3526&lt;/item&gt;&lt;item&gt;3527&lt;/item&gt;&lt;item&gt;3528&lt;/item&gt;&lt;item&gt;3529&lt;/item&gt;&lt;item&gt;3530&lt;/item&gt;&lt;item&gt;3531&lt;/item&gt;&lt;item&gt;3532&lt;/item&gt;&lt;/record-ids&gt;&lt;/item&gt;&lt;/Libraries&gt;"/>
  </w:docVars>
  <w:rsids>
    <w:rsidRoot w:val="00550B21"/>
    <w:rsid w:val="0000350A"/>
    <w:rsid w:val="0001002C"/>
    <w:rsid w:val="00035E59"/>
    <w:rsid w:val="00063DCA"/>
    <w:rsid w:val="000669E9"/>
    <w:rsid w:val="00067D8A"/>
    <w:rsid w:val="00072729"/>
    <w:rsid w:val="00093258"/>
    <w:rsid w:val="000B0CCF"/>
    <w:rsid w:val="000E121E"/>
    <w:rsid w:val="000E4206"/>
    <w:rsid w:val="000F1AB9"/>
    <w:rsid w:val="000F2165"/>
    <w:rsid w:val="000F3CEB"/>
    <w:rsid w:val="0012089F"/>
    <w:rsid w:val="001247F5"/>
    <w:rsid w:val="001257CE"/>
    <w:rsid w:val="001335A5"/>
    <w:rsid w:val="00144574"/>
    <w:rsid w:val="00170A92"/>
    <w:rsid w:val="00173E7D"/>
    <w:rsid w:val="00176EC1"/>
    <w:rsid w:val="00190DC6"/>
    <w:rsid w:val="001A670A"/>
    <w:rsid w:val="001E57FC"/>
    <w:rsid w:val="0022619A"/>
    <w:rsid w:val="0024030F"/>
    <w:rsid w:val="00263516"/>
    <w:rsid w:val="0027045A"/>
    <w:rsid w:val="00285B23"/>
    <w:rsid w:val="002A4144"/>
    <w:rsid w:val="002B6AC9"/>
    <w:rsid w:val="002C09D1"/>
    <w:rsid w:val="002C236B"/>
    <w:rsid w:val="002C6CDF"/>
    <w:rsid w:val="002C73B9"/>
    <w:rsid w:val="002D0DBE"/>
    <w:rsid w:val="002D2AD4"/>
    <w:rsid w:val="002D43AC"/>
    <w:rsid w:val="002F2893"/>
    <w:rsid w:val="002F4114"/>
    <w:rsid w:val="00312BAF"/>
    <w:rsid w:val="00330AD6"/>
    <w:rsid w:val="00332615"/>
    <w:rsid w:val="00341B92"/>
    <w:rsid w:val="003549CB"/>
    <w:rsid w:val="00365BFA"/>
    <w:rsid w:val="003676E2"/>
    <w:rsid w:val="00375360"/>
    <w:rsid w:val="003A63EB"/>
    <w:rsid w:val="003B4782"/>
    <w:rsid w:val="003D44D3"/>
    <w:rsid w:val="003E3F8F"/>
    <w:rsid w:val="003F6B5C"/>
    <w:rsid w:val="0041295D"/>
    <w:rsid w:val="00415F0C"/>
    <w:rsid w:val="00424A12"/>
    <w:rsid w:val="004340DE"/>
    <w:rsid w:val="00441D73"/>
    <w:rsid w:val="0044280C"/>
    <w:rsid w:val="004457C3"/>
    <w:rsid w:val="0045171D"/>
    <w:rsid w:val="0048096A"/>
    <w:rsid w:val="00481CF3"/>
    <w:rsid w:val="00495DF5"/>
    <w:rsid w:val="004A3B22"/>
    <w:rsid w:val="004B4ED0"/>
    <w:rsid w:val="004E54AE"/>
    <w:rsid w:val="00506E8E"/>
    <w:rsid w:val="00534935"/>
    <w:rsid w:val="0053694F"/>
    <w:rsid w:val="00550B21"/>
    <w:rsid w:val="005519AB"/>
    <w:rsid w:val="005527B9"/>
    <w:rsid w:val="0055381B"/>
    <w:rsid w:val="00594B26"/>
    <w:rsid w:val="005A6EF2"/>
    <w:rsid w:val="005D5751"/>
    <w:rsid w:val="005E54B4"/>
    <w:rsid w:val="00600815"/>
    <w:rsid w:val="00605C90"/>
    <w:rsid w:val="00610813"/>
    <w:rsid w:val="006250EB"/>
    <w:rsid w:val="0062523E"/>
    <w:rsid w:val="00653EA5"/>
    <w:rsid w:val="00666640"/>
    <w:rsid w:val="006A0CE4"/>
    <w:rsid w:val="006F134C"/>
    <w:rsid w:val="00711AE9"/>
    <w:rsid w:val="00732692"/>
    <w:rsid w:val="00745852"/>
    <w:rsid w:val="00747970"/>
    <w:rsid w:val="007514E9"/>
    <w:rsid w:val="0077074F"/>
    <w:rsid w:val="00772BBD"/>
    <w:rsid w:val="00784125"/>
    <w:rsid w:val="007B4095"/>
    <w:rsid w:val="007C6D4E"/>
    <w:rsid w:val="007C7397"/>
    <w:rsid w:val="008226C7"/>
    <w:rsid w:val="00827D45"/>
    <w:rsid w:val="008405B2"/>
    <w:rsid w:val="008638C8"/>
    <w:rsid w:val="0088263B"/>
    <w:rsid w:val="008851F3"/>
    <w:rsid w:val="008C1FE9"/>
    <w:rsid w:val="008D762C"/>
    <w:rsid w:val="008F61B2"/>
    <w:rsid w:val="0090084B"/>
    <w:rsid w:val="009033A6"/>
    <w:rsid w:val="00903E14"/>
    <w:rsid w:val="009636BA"/>
    <w:rsid w:val="00986E3F"/>
    <w:rsid w:val="00997969"/>
    <w:rsid w:val="009D6BB7"/>
    <w:rsid w:val="009F7187"/>
    <w:rsid w:val="00A143D8"/>
    <w:rsid w:val="00A31E7F"/>
    <w:rsid w:val="00A65123"/>
    <w:rsid w:val="00A70331"/>
    <w:rsid w:val="00A83E0F"/>
    <w:rsid w:val="00AC62DE"/>
    <w:rsid w:val="00AD498A"/>
    <w:rsid w:val="00AD616B"/>
    <w:rsid w:val="00B064B7"/>
    <w:rsid w:val="00B56320"/>
    <w:rsid w:val="00B56B5C"/>
    <w:rsid w:val="00B57F21"/>
    <w:rsid w:val="00B848A1"/>
    <w:rsid w:val="00B875D5"/>
    <w:rsid w:val="00B9735D"/>
    <w:rsid w:val="00BA5069"/>
    <w:rsid w:val="00BC24EA"/>
    <w:rsid w:val="00BD427D"/>
    <w:rsid w:val="00BD5C1B"/>
    <w:rsid w:val="00BE5C00"/>
    <w:rsid w:val="00BF1DD7"/>
    <w:rsid w:val="00BF6ABA"/>
    <w:rsid w:val="00C44798"/>
    <w:rsid w:val="00C573C1"/>
    <w:rsid w:val="00C95BE3"/>
    <w:rsid w:val="00CA2998"/>
    <w:rsid w:val="00CC3100"/>
    <w:rsid w:val="00CD0B69"/>
    <w:rsid w:val="00CD4CEB"/>
    <w:rsid w:val="00CE5D86"/>
    <w:rsid w:val="00D332B4"/>
    <w:rsid w:val="00D37817"/>
    <w:rsid w:val="00D4033D"/>
    <w:rsid w:val="00D42EE3"/>
    <w:rsid w:val="00D4770F"/>
    <w:rsid w:val="00D53990"/>
    <w:rsid w:val="00D651B0"/>
    <w:rsid w:val="00D73270"/>
    <w:rsid w:val="00DA44B5"/>
    <w:rsid w:val="00DD2D2C"/>
    <w:rsid w:val="00DD5BE3"/>
    <w:rsid w:val="00DE2FBB"/>
    <w:rsid w:val="00DE3C14"/>
    <w:rsid w:val="00E0636B"/>
    <w:rsid w:val="00E06D0C"/>
    <w:rsid w:val="00E13DC5"/>
    <w:rsid w:val="00E20A7C"/>
    <w:rsid w:val="00E35670"/>
    <w:rsid w:val="00E41BC0"/>
    <w:rsid w:val="00E563F7"/>
    <w:rsid w:val="00E734E3"/>
    <w:rsid w:val="00E830C2"/>
    <w:rsid w:val="00E90BC3"/>
    <w:rsid w:val="00E94C6C"/>
    <w:rsid w:val="00EA42E6"/>
    <w:rsid w:val="00ED4A16"/>
    <w:rsid w:val="00EF5D92"/>
    <w:rsid w:val="00F0624F"/>
    <w:rsid w:val="00F10DB1"/>
    <w:rsid w:val="00F1592F"/>
    <w:rsid w:val="00F5465A"/>
    <w:rsid w:val="00F66308"/>
    <w:rsid w:val="00F66A2A"/>
    <w:rsid w:val="00F9356B"/>
    <w:rsid w:val="00FC02BF"/>
    <w:rsid w:val="00FC558A"/>
    <w:rsid w:val="00FD0A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42E10A"/>
  <w15:chartTrackingRefBased/>
  <w15:docId w15:val="{8A297CD8-E491-406C-B4CE-E2BD3ABEB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50B21"/>
    <w:rPr>
      <w:color w:val="0563C1" w:themeColor="hyperlink"/>
      <w:u w:val="single"/>
    </w:rPr>
  </w:style>
  <w:style w:type="character" w:customStyle="1" w:styleId="UnresolvedMention1">
    <w:name w:val="Unresolved Mention1"/>
    <w:basedOn w:val="DefaultParagraphFont"/>
    <w:uiPriority w:val="99"/>
    <w:semiHidden/>
    <w:unhideWhenUsed/>
    <w:rsid w:val="00550B21"/>
    <w:rPr>
      <w:color w:val="605E5C"/>
      <w:shd w:val="clear" w:color="auto" w:fill="E1DFDD"/>
    </w:rPr>
  </w:style>
  <w:style w:type="paragraph" w:styleId="ListParagraph">
    <w:name w:val="List Paragraph"/>
    <w:basedOn w:val="Normal"/>
    <w:uiPriority w:val="34"/>
    <w:qFormat/>
    <w:rsid w:val="00550B21"/>
    <w:pPr>
      <w:ind w:left="720"/>
      <w:contextualSpacing/>
    </w:pPr>
  </w:style>
  <w:style w:type="paragraph" w:customStyle="1" w:styleId="EndNoteBibliographyTitle">
    <w:name w:val="EndNote Bibliography Title"/>
    <w:basedOn w:val="Normal"/>
    <w:link w:val="EndNoteBibliographyTitleChar"/>
    <w:rsid w:val="004E54A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E54AE"/>
    <w:rPr>
      <w:rFonts w:ascii="Calibri" w:hAnsi="Calibri" w:cs="Calibri"/>
      <w:noProof/>
      <w:lang w:val="en-US"/>
    </w:rPr>
  </w:style>
  <w:style w:type="paragraph" w:customStyle="1" w:styleId="EndNoteBibliography">
    <w:name w:val="EndNote Bibliography"/>
    <w:basedOn w:val="Normal"/>
    <w:link w:val="EndNoteBibliographyChar"/>
    <w:rsid w:val="004E54A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E54AE"/>
    <w:rPr>
      <w:rFonts w:ascii="Calibri" w:hAnsi="Calibri" w:cs="Calibri"/>
      <w:noProof/>
      <w:lang w:val="en-US"/>
    </w:rPr>
  </w:style>
  <w:style w:type="character" w:styleId="CommentReference">
    <w:name w:val="annotation reference"/>
    <w:basedOn w:val="DefaultParagraphFont"/>
    <w:uiPriority w:val="99"/>
    <w:semiHidden/>
    <w:unhideWhenUsed/>
    <w:rsid w:val="00B56B5C"/>
    <w:rPr>
      <w:sz w:val="16"/>
      <w:szCs w:val="16"/>
    </w:rPr>
  </w:style>
  <w:style w:type="paragraph" w:styleId="CommentText">
    <w:name w:val="annotation text"/>
    <w:basedOn w:val="Normal"/>
    <w:link w:val="CommentTextChar"/>
    <w:uiPriority w:val="99"/>
    <w:semiHidden/>
    <w:unhideWhenUsed/>
    <w:rsid w:val="00B56B5C"/>
    <w:pPr>
      <w:spacing w:line="240" w:lineRule="auto"/>
    </w:pPr>
    <w:rPr>
      <w:sz w:val="20"/>
      <w:szCs w:val="20"/>
    </w:rPr>
  </w:style>
  <w:style w:type="character" w:customStyle="1" w:styleId="CommentTextChar">
    <w:name w:val="Comment Text Char"/>
    <w:basedOn w:val="DefaultParagraphFont"/>
    <w:link w:val="CommentText"/>
    <w:uiPriority w:val="99"/>
    <w:semiHidden/>
    <w:rsid w:val="00B56B5C"/>
    <w:rPr>
      <w:sz w:val="20"/>
      <w:szCs w:val="20"/>
    </w:rPr>
  </w:style>
  <w:style w:type="paragraph" w:styleId="CommentSubject">
    <w:name w:val="annotation subject"/>
    <w:basedOn w:val="CommentText"/>
    <w:next w:val="CommentText"/>
    <w:link w:val="CommentSubjectChar"/>
    <w:uiPriority w:val="99"/>
    <w:semiHidden/>
    <w:unhideWhenUsed/>
    <w:rsid w:val="00B56B5C"/>
    <w:rPr>
      <w:b/>
      <w:bCs/>
    </w:rPr>
  </w:style>
  <w:style w:type="character" w:customStyle="1" w:styleId="CommentSubjectChar">
    <w:name w:val="Comment Subject Char"/>
    <w:basedOn w:val="CommentTextChar"/>
    <w:link w:val="CommentSubject"/>
    <w:uiPriority w:val="99"/>
    <w:semiHidden/>
    <w:rsid w:val="00B56B5C"/>
    <w:rPr>
      <w:b/>
      <w:bCs/>
      <w:sz w:val="20"/>
      <w:szCs w:val="20"/>
    </w:rPr>
  </w:style>
  <w:style w:type="paragraph" w:styleId="BalloonText">
    <w:name w:val="Balloon Text"/>
    <w:basedOn w:val="Normal"/>
    <w:link w:val="BalloonTextChar"/>
    <w:uiPriority w:val="99"/>
    <w:semiHidden/>
    <w:unhideWhenUsed/>
    <w:rsid w:val="00B56B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6B5C"/>
    <w:rPr>
      <w:rFonts w:ascii="Segoe UI" w:hAnsi="Segoe UI" w:cs="Segoe UI"/>
      <w:sz w:val="18"/>
      <w:szCs w:val="18"/>
    </w:rPr>
  </w:style>
  <w:style w:type="character" w:customStyle="1" w:styleId="UnresolvedMention2">
    <w:name w:val="Unresolved Mention2"/>
    <w:basedOn w:val="DefaultParagraphFont"/>
    <w:uiPriority w:val="99"/>
    <w:semiHidden/>
    <w:unhideWhenUsed/>
    <w:rsid w:val="00481CF3"/>
    <w:rPr>
      <w:color w:val="605E5C"/>
      <w:shd w:val="clear" w:color="auto" w:fill="E1DFDD"/>
    </w:rPr>
  </w:style>
  <w:style w:type="table" w:styleId="TableGrid">
    <w:name w:val="Table Grid"/>
    <w:basedOn w:val="TableNormal"/>
    <w:uiPriority w:val="39"/>
    <w:rsid w:val="000F21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600815"/>
    <w:rPr>
      <w:color w:val="605E5C"/>
      <w:shd w:val="clear" w:color="auto" w:fill="E1DFDD"/>
    </w:rPr>
  </w:style>
  <w:style w:type="paragraph" w:styleId="Header">
    <w:name w:val="header"/>
    <w:basedOn w:val="Normal"/>
    <w:link w:val="HeaderChar"/>
    <w:uiPriority w:val="99"/>
    <w:unhideWhenUsed/>
    <w:rsid w:val="00C447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4798"/>
  </w:style>
  <w:style w:type="paragraph" w:styleId="Footer">
    <w:name w:val="footer"/>
    <w:basedOn w:val="Normal"/>
    <w:link w:val="FooterChar"/>
    <w:uiPriority w:val="99"/>
    <w:unhideWhenUsed/>
    <w:rsid w:val="00C447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47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114875">
      <w:bodyDiv w:val="1"/>
      <w:marLeft w:val="0"/>
      <w:marRight w:val="0"/>
      <w:marTop w:val="0"/>
      <w:marBottom w:val="0"/>
      <w:divBdr>
        <w:top w:val="none" w:sz="0" w:space="0" w:color="auto"/>
        <w:left w:val="none" w:sz="0" w:space="0" w:color="auto"/>
        <w:bottom w:val="none" w:sz="0" w:space="0" w:color="auto"/>
        <w:right w:val="none" w:sz="0" w:space="0" w:color="auto"/>
      </w:divBdr>
    </w:div>
    <w:div w:id="983237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poc.cochrane.org/epoc-taxonomy" TargetMode="External"/><Relationship Id="rId3" Type="http://schemas.openxmlformats.org/officeDocument/2006/relationships/settings" Target="settings.xml"/><Relationship Id="rId7" Type="http://schemas.openxmlformats.org/officeDocument/2006/relationships/hyperlink" Target="mailto:laura.coates@ndorms.ox.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8111</Words>
  <Characters>46239</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Coates</dc:creator>
  <cp:keywords/>
  <dc:description/>
  <cp:lastModifiedBy>Laura Coates</cp:lastModifiedBy>
  <cp:revision>2</cp:revision>
  <dcterms:created xsi:type="dcterms:W3CDTF">2020-01-20T21:45:00Z</dcterms:created>
  <dcterms:modified xsi:type="dcterms:W3CDTF">2020-01-20T21:45:00Z</dcterms:modified>
</cp:coreProperties>
</file>